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02195A" w14:textId="6EEC5A1C" w:rsidR="006A0E6B" w:rsidRPr="008D5C90" w:rsidRDefault="00A217B4" w:rsidP="006A0E6B">
      <w:pPr>
        <w:spacing w:line="480" w:lineRule="auto"/>
        <w:rPr>
          <w:rFonts w:ascii="Times New Roman" w:hAnsi="Times New Roman" w:cs="Times New Roman"/>
          <w:b/>
        </w:rPr>
      </w:pPr>
      <w:r w:rsidRPr="008D5C90">
        <w:rPr>
          <w:rFonts w:ascii="Times New Roman" w:hAnsi="Times New Roman" w:cs="Times New Roman"/>
          <w:b/>
        </w:rPr>
        <w:t>S</w:t>
      </w:r>
      <w:r w:rsidR="006A0E6B" w:rsidRPr="008D5C90">
        <w:rPr>
          <w:rFonts w:ascii="Times New Roman" w:hAnsi="Times New Roman" w:cs="Times New Roman"/>
          <w:b/>
        </w:rPr>
        <w:t>2</w:t>
      </w:r>
      <w:r w:rsidRPr="008D5C90">
        <w:rPr>
          <w:rFonts w:ascii="Times New Roman" w:hAnsi="Times New Roman" w:cs="Times New Roman"/>
          <w:b/>
        </w:rPr>
        <w:t xml:space="preserve"> Table</w:t>
      </w:r>
      <w:r w:rsidR="006A0E6B" w:rsidRPr="008D5C90">
        <w:rPr>
          <w:rFonts w:ascii="Times New Roman" w:hAnsi="Times New Roman" w:cs="Times New Roman"/>
          <w:b/>
        </w:rPr>
        <w:t xml:space="preserve">. </w:t>
      </w:r>
      <w:r w:rsidR="00DF300F" w:rsidRPr="008D5C90">
        <w:rPr>
          <w:rFonts w:ascii="Times New Roman" w:hAnsi="Times New Roman" w:cs="Times New Roman"/>
          <w:b/>
        </w:rPr>
        <w:t>WT</w:t>
      </w:r>
      <w:r w:rsidR="006A0E6B" w:rsidRPr="008D5C90">
        <w:rPr>
          <w:rFonts w:ascii="Times New Roman" w:hAnsi="Times New Roman" w:cs="Times New Roman"/>
          <w:b/>
        </w:rPr>
        <w:t xml:space="preserve">, </w:t>
      </w:r>
      <w:r w:rsidR="00DF300F" w:rsidRPr="008D5C90">
        <w:rPr>
          <w:rFonts w:ascii="Times New Roman" w:hAnsi="Times New Roman" w:cs="Times New Roman"/>
          <w:b/>
        </w:rPr>
        <w:t>SB</w:t>
      </w:r>
      <w:r w:rsidR="006A0E6B" w:rsidRPr="008D5C90">
        <w:rPr>
          <w:rFonts w:ascii="Times New Roman" w:hAnsi="Times New Roman" w:cs="Times New Roman"/>
          <w:b/>
        </w:rPr>
        <w:t xml:space="preserve">, and </w:t>
      </w:r>
      <w:r w:rsidR="00DF300F" w:rsidRPr="008D5C90">
        <w:rPr>
          <w:rFonts w:ascii="Times New Roman" w:hAnsi="Times New Roman" w:cs="Times New Roman"/>
          <w:b/>
        </w:rPr>
        <w:t>PA</w:t>
      </w:r>
      <w:r w:rsidR="006A0E6B" w:rsidRPr="008D5C90">
        <w:rPr>
          <w:rFonts w:ascii="Times New Roman" w:hAnsi="Times New Roman" w:cs="Times New Roman"/>
          <w:b/>
        </w:rPr>
        <w:t xml:space="preserve"> intensity levels by activity cut-point and epoch length using the NHANES </w:t>
      </w:r>
      <w:r w:rsidR="00DF300F" w:rsidRPr="008D5C90">
        <w:rPr>
          <w:rFonts w:ascii="Times New Roman" w:eastAsia="MS Gothic" w:hAnsi="Times New Roman" w:cs="Times New Roman"/>
          <w:b/>
          <w:color w:val="000000"/>
        </w:rPr>
        <w:t>WT</w:t>
      </w:r>
      <w:r w:rsidR="006A0E6B" w:rsidRPr="008D5C90">
        <w:rPr>
          <w:rFonts w:ascii="Times New Roman" w:hAnsi="Times New Roman" w:cs="Times New Roman"/>
          <w:b/>
        </w:rPr>
        <w:t xml:space="preserve"> algorithm</w:t>
      </w:r>
      <w:r w:rsidR="00DF300F" w:rsidRPr="008D5C90">
        <w:rPr>
          <w:rFonts w:ascii="Times New Roman" w:hAnsi="Times New Roman" w:cs="Times New Roman"/>
          <w:b/>
        </w:rPr>
        <w:t>.</w:t>
      </w:r>
      <w:bookmarkStart w:id="0" w:name="_GoBack"/>
      <w:bookmarkEnd w:id="0"/>
      <w:r w:rsidR="006A0E6B" w:rsidRPr="008D5C90">
        <w:rPr>
          <w:rFonts w:ascii="Times New Roman" w:hAnsi="Times New Roman" w:cs="Times New Roman"/>
          <w:b/>
        </w:rPr>
        <w:t xml:space="preserve"> </w:t>
      </w:r>
    </w:p>
    <w:tbl>
      <w:tblPr>
        <w:tblStyle w:val="TableGrid"/>
        <w:tblW w:w="14647" w:type="dxa"/>
        <w:jc w:val="center"/>
        <w:tblInd w:w="202" w:type="dxa"/>
        <w:tblLayout w:type="fixed"/>
        <w:tblLook w:val="04A0" w:firstRow="1" w:lastRow="0" w:firstColumn="1" w:lastColumn="0" w:noHBand="0" w:noVBand="1"/>
      </w:tblPr>
      <w:tblGrid>
        <w:gridCol w:w="1283"/>
        <w:gridCol w:w="1108"/>
        <w:gridCol w:w="1996"/>
        <w:gridCol w:w="2160"/>
        <w:gridCol w:w="2160"/>
        <w:gridCol w:w="1980"/>
        <w:gridCol w:w="1980"/>
        <w:gridCol w:w="1980"/>
      </w:tblGrid>
      <w:tr w:rsidR="006A0E6B" w14:paraId="21665237" w14:textId="77777777" w:rsidTr="00D91F6D">
        <w:trPr>
          <w:jc w:val="center"/>
        </w:trPr>
        <w:tc>
          <w:tcPr>
            <w:tcW w:w="1283" w:type="dxa"/>
          </w:tcPr>
          <w:p w14:paraId="57936A8F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tivity Cut-point</w:t>
            </w:r>
          </w:p>
        </w:tc>
        <w:tc>
          <w:tcPr>
            <w:tcW w:w="1108" w:type="dxa"/>
            <w:tcBorders>
              <w:bottom w:val="single" w:sz="4" w:space="0" w:color="auto"/>
            </w:tcBorders>
          </w:tcPr>
          <w:p w14:paraId="4D6BDA1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poch Length</w:t>
            </w:r>
          </w:p>
        </w:tc>
        <w:tc>
          <w:tcPr>
            <w:tcW w:w="1996" w:type="dxa"/>
            <w:tcBorders>
              <w:bottom w:val="single" w:sz="4" w:space="0" w:color="auto"/>
            </w:tcBorders>
          </w:tcPr>
          <w:p w14:paraId="3D9BBFD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T</w:t>
            </w:r>
          </w:p>
        </w:tc>
        <w:tc>
          <w:tcPr>
            <w:tcW w:w="2160" w:type="dxa"/>
          </w:tcPr>
          <w:p w14:paraId="1B1C4AA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B</w:t>
            </w:r>
          </w:p>
        </w:tc>
        <w:tc>
          <w:tcPr>
            <w:tcW w:w="2160" w:type="dxa"/>
          </w:tcPr>
          <w:p w14:paraId="276848C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PA</w:t>
            </w:r>
          </w:p>
        </w:tc>
        <w:tc>
          <w:tcPr>
            <w:tcW w:w="1980" w:type="dxa"/>
          </w:tcPr>
          <w:p w14:paraId="66BBB90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PA</w:t>
            </w:r>
          </w:p>
        </w:tc>
        <w:tc>
          <w:tcPr>
            <w:tcW w:w="1980" w:type="dxa"/>
          </w:tcPr>
          <w:p w14:paraId="4AB7169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PA</w:t>
            </w:r>
          </w:p>
        </w:tc>
        <w:tc>
          <w:tcPr>
            <w:tcW w:w="1980" w:type="dxa"/>
          </w:tcPr>
          <w:p w14:paraId="6CEB7EA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VPA </w:t>
            </w:r>
          </w:p>
        </w:tc>
      </w:tr>
      <w:tr w:rsidR="006A0E6B" w14:paraId="74A5D47C" w14:textId="77777777" w:rsidTr="00D91F6D">
        <w:trPr>
          <w:jc w:val="center"/>
        </w:trPr>
        <w:tc>
          <w:tcPr>
            <w:tcW w:w="1283" w:type="dxa"/>
          </w:tcPr>
          <w:p w14:paraId="6D6CCC8A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bottom w:val="single" w:sz="4" w:space="0" w:color="auto"/>
            </w:tcBorders>
          </w:tcPr>
          <w:p w14:paraId="01EFAB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cond</w:t>
            </w:r>
          </w:p>
        </w:tc>
        <w:tc>
          <w:tcPr>
            <w:tcW w:w="1996" w:type="dxa"/>
            <w:tcBorders>
              <w:bottom w:val="single" w:sz="4" w:space="0" w:color="auto"/>
            </w:tcBorders>
          </w:tcPr>
          <w:p w14:paraId="629A6BF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</w:tc>
        <w:tc>
          <w:tcPr>
            <w:tcW w:w="2160" w:type="dxa"/>
          </w:tcPr>
          <w:p w14:paraId="592C7AD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  <w:p w14:paraId="1A72272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% Time)</w:t>
            </w:r>
          </w:p>
        </w:tc>
        <w:tc>
          <w:tcPr>
            <w:tcW w:w="2160" w:type="dxa"/>
          </w:tcPr>
          <w:p w14:paraId="28541B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  <w:p w14:paraId="3DB7350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% Time)</w:t>
            </w:r>
          </w:p>
        </w:tc>
        <w:tc>
          <w:tcPr>
            <w:tcW w:w="1980" w:type="dxa"/>
          </w:tcPr>
          <w:p w14:paraId="387B5F8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  <w:p w14:paraId="700CD18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% Time)</w:t>
            </w:r>
          </w:p>
        </w:tc>
        <w:tc>
          <w:tcPr>
            <w:tcW w:w="1980" w:type="dxa"/>
          </w:tcPr>
          <w:p w14:paraId="36CE075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  <w:p w14:paraId="18FBBD5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% Time)</w:t>
            </w:r>
          </w:p>
        </w:tc>
        <w:tc>
          <w:tcPr>
            <w:tcW w:w="1980" w:type="dxa"/>
          </w:tcPr>
          <w:p w14:paraId="0C9A8ED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utes/Day </w:t>
            </w:r>
          </w:p>
          <w:p w14:paraId="206598D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% Time)</w:t>
            </w:r>
          </w:p>
        </w:tc>
      </w:tr>
      <w:tr w:rsidR="006A0E6B" w14:paraId="1DD284A2" w14:textId="77777777" w:rsidTr="00D91F6D">
        <w:trPr>
          <w:jc w:val="center"/>
        </w:trPr>
        <w:tc>
          <w:tcPr>
            <w:tcW w:w="1283" w:type="dxa"/>
          </w:tcPr>
          <w:p w14:paraId="18D58B77" w14:textId="5A524090" w:rsidR="006A0E6B" w:rsidRDefault="006A0E6B" w:rsidP="001478D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venson 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FdmVuc29uPC9BdXRob3I+PFllYXI+MjAwODwvWWVhcj48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FdmVuc29uPC9BdXRob3I+PFllYXI+MjAwODwvWWVhcj48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.DATA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separate"/>
            </w:r>
            <w:r w:rsidR="001478D1">
              <w:rPr>
                <w:rFonts w:ascii="Times New Roman" w:eastAsia="MS Gothic" w:hAnsi="Times New Roman" w:cs="Times New Roman"/>
                <w:noProof/>
                <w:color w:val="000000"/>
              </w:rPr>
              <w:t>(12)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535415CB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OVA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BD4E41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.41 </w:t>
            </w:r>
          </w:p>
          <w:p w14:paraId="113FFE6F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5F10B04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394.18 </w:t>
            </w:r>
          </w:p>
          <w:p w14:paraId="1E4695D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14EF25F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233.46 </w:t>
            </w:r>
          </w:p>
          <w:p w14:paraId="3590F5F6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1538A7C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4902.00 </w:t>
            </w:r>
          </w:p>
          <w:p w14:paraId="398A174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01AAB97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9276.75 </w:t>
            </w:r>
          </w:p>
          <w:p w14:paraId="0D98A03C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3347C72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39.79 </w:t>
            </w:r>
          </w:p>
          <w:p w14:paraId="63B0449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7C432BE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8.53 </w:t>
            </w:r>
          </w:p>
          <w:p w14:paraId="37F7B307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349BEE4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686.55 </w:t>
            </w:r>
          </w:p>
          <w:p w14:paraId="5D1118B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73EE3F8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648.15 </w:t>
            </w:r>
          </w:p>
          <w:p w14:paraId="160730F3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2CEDA22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05.18 </w:t>
            </w:r>
          </w:p>
          <w:p w14:paraId="3371D39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30CFD8A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58.40 </w:t>
            </w:r>
          </w:p>
          <w:p w14:paraId="30B7FF86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</w:tr>
      <w:tr w:rsidR="006A0E6B" w14:paraId="07FA4C34" w14:textId="77777777" w:rsidTr="00D91F6D">
        <w:trPr>
          <w:jc w:val="center"/>
        </w:trPr>
        <w:tc>
          <w:tcPr>
            <w:tcW w:w="1283" w:type="dxa"/>
          </w:tcPr>
          <w:p w14:paraId="3037033C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4983DA1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253185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28D8EBD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82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56</w:t>
            </w:r>
            <w:r w:rsidRPr="00246B7E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^^^^</w:t>
            </w:r>
          </w:p>
          <w:p w14:paraId="24DB653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80.02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2160" w:type="dxa"/>
          </w:tcPr>
          <w:p w14:paraId="0FC733A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3</w:t>
            </w:r>
            <w:r>
              <w:rPr>
                <w:rFonts w:ascii="Times New Roman" w:hAnsi="Times New Roman" w:cs="Times New Roman"/>
              </w:rPr>
              <w:t>5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4 ^^^^</w:t>
            </w:r>
          </w:p>
          <w:p w14:paraId="6815F98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13.2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2E131BD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9.</w:t>
            </w:r>
            <w:r>
              <w:rPr>
                <w:rFonts w:ascii="Times New Roman" w:hAnsi="Times New Roman" w:cs="Times New Roman"/>
              </w:rPr>
              <w:t>03 ^^^^</w:t>
            </w:r>
          </w:p>
          <w:p w14:paraId="2E1FF8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 xml:space="preserve"> (3.</w:t>
            </w:r>
            <w:r>
              <w:rPr>
                <w:rFonts w:ascii="Times New Roman" w:hAnsi="Times New Roman" w:cs="Times New Roman"/>
              </w:rPr>
              <w:t>79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1B9A6C55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0.7</w:t>
            </w:r>
            <w:r>
              <w:rPr>
                <w:rFonts w:ascii="Times New Roman" w:hAnsi="Times New Roman" w:cs="Times New Roman"/>
              </w:rPr>
              <w:t>4 ^^^^</w:t>
            </w:r>
          </w:p>
          <w:p w14:paraId="0E3AC80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2.99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0017A103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9.</w:t>
            </w:r>
            <w:r>
              <w:rPr>
                <w:rFonts w:ascii="Times New Roman" w:hAnsi="Times New Roman" w:cs="Times New Roman"/>
              </w:rPr>
              <w:t>77 ^^^^</w:t>
            </w:r>
          </w:p>
          <w:p w14:paraId="2588B0F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6.78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</w:tr>
      <w:tr w:rsidR="006A0E6B" w14:paraId="5392DC5B" w14:textId="77777777" w:rsidTr="00D91F6D">
        <w:trPr>
          <w:jc w:val="center"/>
        </w:trPr>
        <w:tc>
          <w:tcPr>
            <w:tcW w:w="1283" w:type="dxa"/>
          </w:tcPr>
          <w:p w14:paraId="284A1ECA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3E8BF23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19D70E3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2</w:t>
            </w:r>
            <w:r>
              <w:rPr>
                <w:rFonts w:ascii="Times New Roman" w:hAnsi="Times New Roman" w:cs="Times New Roman"/>
              </w:rPr>
              <w:t>3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6A49AB6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7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2 ^^^^</w:t>
            </w:r>
          </w:p>
          <w:p w14:paraId="27414A3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71.</w:t>
            </w:r>
            <w:r>
              <w:rPr>
                <w:rFonts w:ascii="Times New Roman" w:hAnsi="Times New Roman" w:cs="Times New Roman"/>
              </w:rPr>
              <w:t>39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2160" w:type="dxa"/>
          </w:tcPr>
          <w:p w14:paraId="0EC8D183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226.</w:t>
            </w:r>
            <w:r>
              <w:rPr>
                <w:rFonts w:ascii="Times New Roman" w:hAnsi="Times New Roman" w:cs="Times New Roman"/>
              </w:rPr>
              <w:t>35 ^^^^</w:t>
            </w:r>
          </w:p>
          <w:p w14:paraId="491A448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22.0</w:t>
            </w:r>
            <w:r>
              <w:rPr>
                <w:rFonts w:ascii="Times New Roman" w:hAnsi="Times New Roman" w:cs="Times New Roman"/>
              </w:rPr>
              <w:t>9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0FC43395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2.</w:t>
            </w:r>
            <w:r>
              <w:rPr>
                <w:rFonts w:ascii="Times New Roman" w:hAnsi="Times New Roman" w:cs="Times New Roman"/>
              </w:rPr>
              <w:t>46</w:t>
            </w:r>
          </w:p>
          <w:p w14:paraId="74FB9F9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4.15%)</w:t>
            </w:r>
          </w:p>
        </w:tc>
        <w:tc>
          <w:tcPr>
            <w:tcW w:w="1980" w:type="dxa"/>
          </w:tcPr>
          <w:p w14:paraId="7427249F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24.1</w:t>
            </w:r>
            <w:r>
              <w:rPr>
                <w:rFonts w:ascii="Times New Roman" w:hAnsi="Times New Roman" w:cs="Times New Roman"/>
              </w:rPr>
              <w:t>2 ^^^^</w:t>
            </w:r>
          </w:p>
          <w:p w14:paraId="1CB4D8D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2.36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60EF1A99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6.</w:t>
            </w:r>
            <w:r>
              <w:rPr>
                <w:rFonts w:ascii="Times New Roman" w:hAnsi="Times New Roman" w:cs="Times New Roman"/>
              </w:rPr>
              <w:t>57 ^^^^</w:t>
            </w:r>
          </w:p>
          <w:p w14:paraId="4FDC5AC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6.5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</w:tr>
      <w:tr w:rsidR="006A0E6B" w14:paraId="51806F10" w14:textId="77777777" w:rsidTr="00D91F6D">
        <w:trPr>
          <w:jc w:val="center"/>
        </w:trPr>
        <w:tc>
          <w:tcPr>
            <w:tcW w:w="1283" w:type="dxa"/>
          </w:tcPr>
          <w:p w14:paraId="441C7004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120224F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750031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1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5392BB5B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7</w:t>
            </w:r>
            <w:r>
              <w:rPr>
                <w:rFonts w:ascii="Times New Roman" w:hAnsi="Times New Roman" w:cs="Times New Roman"/>
              </w:rPr>
              <w:t>5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50 ^^^^</w:t>
            </w:r>
          </w:p>
          <w:p w14:paraId="3F2A689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66.4</w:t>
            </w:r>
            <w:r>
              <w:rPr>
                <w:rFonts w:ascii="Times New Roman" w:hAnsi="Times New Roman" w:cs="Times New Roman"/>
              </w:rPr>
              <w:t>7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2160" w:type="dxa"/>
          </w:tcPr>
          <w:p w14:paraId="58FBADEA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278.</w:t>
            </w:r>
            <w:r>
              <w:rPr>
                <w:rFonts w:ascii="Times New Roman" w:hAnsi="Times New Roman" w:cs="Times New Roman"/>
              </w:rPr>
              <w:t>47 ^^^^</w:t>
            </w:r>
          </w:p>
          <w:p w14:paraId="4A4BDF4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27.34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5BC13E2B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3.</w:t>
            </w:r>
            <w:r>
              <w:rPr>
                <w:rFonts w:ascii="Times New Roman" w:hAnsi="Times New Roman" w:cs="Times New Roman"/>
              </w:rPr>
              <w:t>10</w:t>
            </w:r>
          </w:p>
          <w:p w14:paraId="1F7AEB3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4.2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%)</w:t>
            </w:r>
          </w:p>
        </w:tc>
        <w:tc>
          <w:tcPr>
            <w:tcW w:w="1980" w:type="dxa"/>
          </w:tcPr>
          <w:p w14:paraId="499F410D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9.7</w:t>
            </w:r>
            <w:r>
              <w:rPr>
                <w:rFonts w:ascii="Times New Roman" w:hAnsi="Times New Roman" w:cs="Times New Roman"/>
              </w:rPr>
              <w:t>0 ^^^^</w:t>
            </w:r>
          </w:p>
          <w:p w14:paraId="7D8F6AE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1.9</w:t>
            </w:r>
            <w:r>
              <w:rPr>
                <w:rFonts w:ascii="Times New Roman" w:hAnsi="Times New Roman" w:cs="Times New Roman"/>
              </w:rPr>
              <w:t>5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020548A9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2.</w:t>
            </w:r>
            <w:r>
              <w:rPr>
                <w:rFonts w:ascii="Times New Roman" w:hAnsi="Times New Roman" w:cs="Times New Roman"/>
              </w:rPr>
              <w:t>80 ^^^^</w:t>
            </w:r>
          </w:p>
          <w:p w14:paraId="1FC130F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6.1</w:t>
            </w:r>
            <w:r>
              <w:rPr>
                <w:rFonts w:ascii="Times New Roman" w:hAnsi="Times New Roman" w:cs="Times New Roman"/>
              </w:rPr>
              <w:t>8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</w:t>
            </w:r>
          </w:p>
        </w:tc>
      </w:tr>
      <w:tr w:rsidR="006A0E6B" w14:paraId="63785F65" w14:textId="77777777" w:rsidTr="00D91F6D">
        <w:trPr>
          <w:jc w:val="center"/>
        </w:trPr>
        <w:tc>
          <w:tcPr>
            <w:tcW w:w="1283" w:type="dxa"/>
          </w:tcPr>
          <w:p w14:paraId="4731A8E8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57299BE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5</w:t>
            </w:r>
            <w:r>
              <w:rPr>
                <w:rFonts w:ascii="Times New Roman" w:hAnsi="Times New Roman" w:cs="Times New Roman"/>
              </w:rPr>
              <w:t xml:space="preserve"> * 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24FD68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9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7BE59D15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4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4</w:t>
            </w:r>
          </w:p>
          <w:p w14:paraId="32C816B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(63.5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%)</w:t>
            </w:r>
          </w:p>
        </w:tc>
        <w:tc>
          <w:tcPr>
            <w:tcW w:w="2160" w:type="dxa"/>
          </w:tcPr>
          <w:p w14:paraId="411BDCC5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30</w:t>
            </w:r>
            <w:r>
              <w:rPr>
                <w:rFonts w:ascii="Times New Roman" w:hAnsi="Times New Roman" w:cs="Times New Roman"/>
              </w:rPr>
              <w:t>8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2</w:t>
            </w:r>
          </w:p>
          <w:p w14:paraId="64F1423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(30.5</w:t>
            </w:r>
            <w:r>
              <w:rPr>
                <w:rFonts w:ascii="Times New Roman" w:hAnsi="Times New Roman" w:cs="Times New Roman"/>
              </w:rPr>
              <w:t>5</w:t>
            </w:r>
            <w:r w:rsidRPr="00246B7E">
              <w:rPr>
                <w:rFonts w:ascii="Times New Roman" w:hAnsi="Times New Roman" w:cs="Times New Roman"/>
              </w:rPr>
              <w:t>%)</w:t>
            </w:r>
          </w:p>
        </w:tc>
        <w:tc>
          <w:tcPr>
            <w:tcW w:w="1980" w:type="dxa"/>
          </w:tcPr>
          <w:p w14:paraId="1685165D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B4549D">
              <w:rPr>
                <w:rFonts w:ascii="Times New Roman" w:hAnsi="Times New Roman" w:cs="Times New Roman"/>
              </w:rPr>
              <w:lastRenderedPageBreak/>
              <w:t>42.39</w:t>
            </w:r>
          </w:p>
          <w:p w14:paraId="0AB7A8F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(4.2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%)</w:t>
            </w:r>
          </w:p>
        </w:tc>
        <w:tc>
          <w:tcPr>
            <w:tcW w:w="1980" w:type="dxa"/>
          </w:tcPr>
          <w:p w14:paraId="42DA6BB1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17.0</w:t>
            </w:r>
            <w:r>
              <w:rPr>
                <w:rFonts w:ascii="Times New Roman" w:hAnsi="Times New Roman" w:cs="Times New Roman"/>
              </w:rPr>
              <w:t>6</w:t>
            </w:r>
          </w:p>
          <w:p w14:paraId="50623C3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(1.70%)</w:t>
            </w:r>
          </w:p>
        </w:tc>
        <w:tc>
          <w:tcPr>
            <w:tcW w:w="1980" w:type="dxa"/>
          </w:tcPr>
          <w:p w14:paraId="63ACFECB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59.</w:t>
            </w:r>
            <w:r>
              <w:rPr>
                <w:rFonts w:ascii="Times New Roman" w:hAnsi="Times New Roman" w:cs="Times New Roman"/>
              </w:rPr>
              <w:t>46</w:t>
            </w:r>
          </w:p>
          <w:p w14:paraId="7EB7926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lastRenderedPageBreak/>
              <w:t>(5.9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%)</w:t>
            </w:r>
          </w:p>
        </w:tc>
      </w:tr>
      <w:tr w:rsidR="006A0E6B" w14:paraId="081CB605" w14:textId="77777777" w:rsidTr="00D91F6D">
        <w:trPr>
          <w:jc w:val="center"/>
        </w:trPr>
        <w:tc>
          <w:tcPr>
            <w:tcW w:w="1283" w:type="dxa"/>
          </w:tcPr>
          <w:p w14:paraId="1BF087C6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759587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48996A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2D646FA3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0.25 ^^^^</w:t>
            </w:r>
          </w:p>
          <w:p w14:paraId="011B8F3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57.5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%</w:t>
            </w:r>
            <w:r>
              <w:rPr>
                <w:rFonts w:ascii="Times New Roman" w:hAnsi="Times New Roman" w:cs="Times New Roman"/>
              </w:rPr>
              <w:t>) ^^^^</w:t>
            </w:r>
          </w:p>
        </w:tc>
        <w:tc>
          <w:tcPr>
            <w:tcW w:w="2160" w:type="dxa"/>
          </w:tcPr>
          <w:p w14:paraId="19510F83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6</w:t>
            </w:r>
            <w:r>
              <w:rPr>
                <w:rFonts w:ascii="Times New Roman" w:hAnsi="Times New Roman" w:cs="Times New Roman"/>
              </w:rPr>
              <w:t>7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1 ^^^^</w:t>
            </w:r>
          </w:p>
          <w:p w14:paraId="55CCDDB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37.00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2F62CBFA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0.3</w:t>
            </w:r>
            <w:r>
              <w:rPr>
                <w:rFonts w:ascii="Times New Roman" w:hAnsi="Times New Roman" w:cs="Times New Roman"/>
              </w:rPr>
              <w:t>0 ^^^^</w:t>
            </w:r>
          </w:p>
          <w:p w14:paraId="7C37F5C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4.0</w:t>
            </w:r>
            <w:r>
              <w:rPr>
                <w:rFonts w:ascii="Times New Roman" w:hAnsi="Times New Roman" w:cs="Times New Roman"/>
              </w:rPr>
              <w:t>7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</w:t>
            </w:r>
          </w:p>
        </w:tc>
        <w:tc>
          <w:tcPr>
            <w:tcW w:w="1980" w:type="dxa"/>
          </w:tcPr>
          <w:p w14:paraId="09DDE4B0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54 ^^^^</w:t>
            </w:r>
          </w:p>
          <w:p w14:paraId="209AE95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1.37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71F75BD1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53.</w:t>
            </w:r>
            <w:r>
              <w:rPr>
                <w:rFonts w:ascii="Times New Roman" w:hAnsi="Times New Roman" w:cs="Times New Roman"/>
              </w:rPr>
              <w:t>84 ^^^^</w:t>
            </w:r>
          </w:p>
          <w:p w14:paraId="398A424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5.4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</w:tr>
      <w:tr w:rsidR="006A0E6B" w14:paraId="70226B2F" w14:textId="77777777" w:rsidTr="00D91F6D">
        <w:trPr>
          <w:jc w:val="center"/>
        </w:trPr>
        <w:tc>
          <w:tcPr>
            <w:tcW w:w="1283" w:type="dxa"/>
          </w:tcPr>
          <w:p w14:paraId="507FA1B3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  <w:tcBorders>
              <w:right w:val="single" w:sz="4" w:space="0" w:color="auto"/>
            </w:tcBorders>
          </w:tcPr>
          <w:p w14:paraId="4B6B3F9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C7395D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6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2160" w:type="dxa"/>
            <w:tcBorders>
              <w:left w:val="single" w:sz="4" w:space="0" w:color="auto"/>
            </w:tcBorders>
          </w:tcPr>
          <w:p w14:paraId="29474679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9</w:t>
            </w:r>
            <w:r>
              <w:rPr>
                <w:rFonts w:ascii="Times New Roman" w:hAnsi="Times New Roman" w:cs="Times New Roman"/>
              </w:rPr>
              <w:t>2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59 ^^^^</w:t>
            </w:r>
          </w:p>
          <w:p w14:paraId="2E6757D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51.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7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2160" w:type="dxa"/>
          </w:tcPr>
          <w:p w14:paraId="4DA0A7D2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2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  <w:p w14:paraId="2752F44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4</w:t>
            </w:r>
            <w:r>
              <w:rPr>
                <w:rFonts w:ascii="Times New Roman" w:hAnsi="Times New Roman" w:cs="Times New Roman"/>
              </w:rPr>
              <w:t>4</w:t>
            </w:r>
            <w:r w:rsidRPr="00246B7E">
              <w:rPr>
                <w:rFonts w:ascii="Times New Roman" w:hAnsi="Times New Roman" w:cs="Times New Roman"/>
              </w:rPr>
              <w:t>.0</w:t>
            </w:r>
            <w:r>
              <w:rPr>
                <w:rFonts w:ascii="Times New Roman" w:hAnsi="Times New Roman" w:cs="Times New Roman"/>
              </w:rPr>
              <w:t>2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34727BEC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7.2</w:t>
            </w:r>
            <w:r>
              <w:rPr>
                <w:rFonts w:ascii="Times New Roman" w:hAnsi="Times New Roman" w:cs="Times New Roman"/>
              </w:rPr>
              <w:t>1 ^^^^</w:t>
            </w:r>
          </w:p>
          <w:p w14:paraId="2708D9B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3.8</w:t>
            </w:r>
            <w:r>
              <w:rPr>
                <w:rFonts w:ascii="Times New Roman" w:hAnsi="Times New Roman" w:cs="Times New Roman"/>
              </w:rPr>
              <w:t>5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1993FD52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.</w:t>
            </w:r>
            <w:r>
              <w:rPr>
                <w:rFonts w:ascii="Times New Roman" w:hAnsi="Times New Roman" w:cs="Times New Roman"/>
              </w:rPr>
              <w:t>19 ^^^^</w:t>
            </w:r>
          </w:p>
          <w:p w14:paraId="5D69F81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1.</w:t>
            </w:r>
            <w:r>
              <w:rPr>
                <w:rFonts w:ascii="Times New Roman" w:hAnsi="Times New Roman" w:cs="Times New Roman"/>
              </w:rPr>
              <w:t>06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  <w:tc>
          <w:tcPr>
            <w:tcW w:w="1980" w:type="dxa"/>
          </w:tcPr>
          <w:p w14:paraId="455FB198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47.</w:t>
            </w:r>
            <w:r>
              <w:rPr>
                <w:rFonts w:ascii="Times New Roman" w:hAnsi="Times New Roman" w:cs="Times New Roman"/>
              </w:rPr>
              <w:t>40 ^^^^</w:t>
            </w:r>
          </w:p>
          <w:p w14:paraId="032CFE3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(4.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%)</w:t>
            </w:r>
            <w:r>
              <w:rPr>
                <w:rFonts w:ascii="Times New Roman" w:hAnsi="Times New Roman" w:cs="Times New Roman"/>
              </w:rPr>
              <w:t xml:space="preserve"> ^^^^</w:t>
            </w:r>
          </w:p>
        </w:tc>
      </w:tr>
      <w:tr w:rsidR="006A0E6B" w14:paraId="6324C990" w14:textId="77777777" w:rsidTr="00D91F6D">
        <w:trPr>
          <w:jc w:val="center"/>
        </w:trPr>
        <w:tc>
          <w:tcPr>
            <w:tcW w:w="1283" w:type="dxa"/>
          </w:tcPr>
          <w:p w14:paraId="7376E209" w14:textId="2083C1C9" w:rsidR="006A0E6B" w:rsidRDefault="006A0E6B" w:rsidP="001478D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uth 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UcmV1dGg8L0F1dGhvcj48WWVhcj4yMDA0PC9ZZWFyPjxS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=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UcmV1dGg8L0F1dGhvcj48WWVhcj4yMDA0PC9ZZWFyPjxS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=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.DATA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separate"/>
            </w:r>
            <w:r w:rsidR="001478D1">
              <w:rPr>
                <w:rFonts w:ascii="Times New Roman" w:eastAsia="MS Gothic" w:hAnsi="Times New Roman" w:cs="Times New Roman"/>
                <w:noProof/>
                <w:color w:val="000000"/>
              </w:rPr>
              <w:t>(13)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</w:p>
        </w:tc>
        <w:tc>
          <w:tcPr>
            <w:tcW w:w="1108" w:type="dxa"/>
          </w:tcPr>
          <w:p w14:paraId="32CA5C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OVA</w:t>
            </w:r>
          </w:p>
        </w:tc>
        <w:tc>
          <w:tcPr>
            <w:tcW w:w="1996" w:type="dxa"/>
          </w:tcPr>
          <w:p w14:paraId="1852E20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.41 </w:t>
            </w:r>
          </w:p>
          <w:p w14:paraId="3EB5ACF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5ABA313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394.18 </w:t>
            </w:r>
          </w:p>
          <w:p w14:paraId="33FED38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52051BD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233.46 </w:t>
            </w:r>
          </w:p>
          <w:p w14:paraId="2909B30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742564D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4281.59 </w:t>
            </w:r>
          </w:p>
          <w:p w14:paraId="599B45E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34D5A40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8038.57 </w:t>
            </w:r>
          </w:p>
          <w:p w14:paraId="03029D1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1650B76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38.78 </w:t>
            </w:r>
          </w:p>
          <w:p w14:paraId="3198813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42A1546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04.02 </w:t>
            </w:r>
          </w:p>
          <w:p w14:paraId="422FA2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388737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914.34 </w:t>
            </w:r>
          </w:p>
          <w:p w14:paraId="3676519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74247B1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874.86 </w:t>
            </w:r>
          </w:p>
          <w:p w14:paraId="369444B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711D862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>5,1335)=405.76 p &lt;.0001</w:t>
            </w:r>
          </w:p>
          <w:p w14:paraId="14AFBC2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>5,1335)=361.90</w:t>
            </w:r>
          </w:p>
          <w:p w14:paraId="34D1793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</w:tr>
      <w:tr w:rsidR="006A0E6B" w14:paraId="211A8E69" w14:textId="77777777" w:rsidTr="00D91F6D">
        <w:trPr>
          <w:jc w:val="center"/>
        </w:trPr>
        <w:tc>
          <w:tcPr>
            <w:tcW w:w="1283" w:type="dxa"/>
          </w:tcPr>
          <w:p w14:paraId="15558031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0C239A5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96" w:type="dxa"/>
          </w:tcPr>
          <w:p w14:paraId="4CE4BA7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2160" w:type="dxa"/>
          </w:tcPr>
          <w:p w14:paraId="7DD276A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4.56 ^^^^</w:t>
            </w:r>
          </w:p>
          <w:p w14:paraId="0E1E64B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0.02%) ^^^^</w:t>
            </w:r>
          </w:p>
        </w:tc>
        <w:tc>
          <w:tcPr>
            <w:tcW w:w="2160" w:type="dxa"/>
          </w:tcPr>
          <w:p w14:paraId="3F0BADE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5.86 ^^^^</w:t>
            </w:r>
          </w:p>
          <w:p w14:paraId="3E1B71C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5.14%) ^^^^</w:t>
            </w:r>
          </w:p>
        </w:tc>
        <w:tc>
          <w:tcPr>
            <w:tcW w:w="1980" w:type="dxa"/>
          </w:tcPr>
          <w:p w14:paraId="3DE99B1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5 ^^^^</w:t>
            </w:r>
          </w:p>
          <w:p w14:paraId="45F098F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04%) ^^^^</w:t>
            </w:r>
          </w:p>
        </w:tc>
        <w:tc>
          <w:tcPr>
            <w:tcW w:w="1980" w:type="dxa"/>
          </w:tcPr>
          <w:p w14:paraId="3A2988C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50 ^^^^</w:t>
            </w:r>
          </w:p>
          <w:p w14:paraId="66724CC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80%) ^^^^</w:t>
            </w:r>
          </w:p>
        </w:tc>
        <w:tc>
          <w:tcPr>
            <w:tcW w:w="1980" w:type="dxa"/>
          </w:tcPr>
          <w:p w14:paraId="49F9725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.85 ^^^^</w:t>
            </w:r>
          </w:p>
          <w:p w14:paraId="01A48F5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.84%) ^^^^</w:t>
            </w:r>
          </w:p>
        </w:tc>
      </w:tr>
      <w:tr w:rsidR="006A0E6B" w14:paraId="1056FD52" w14:textId="77777777" w:rsidTr="00D91F6D">
        <w:trPr>
          <w:jc w:val="center"/>
        </w:trPr>
        <w:tc>
          <w:tcPr>
            <w:tcW w:w="1283" w:type="dxa"/>
          </w:tcPr>
          <w:p w14:paraId="12D61B47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3AE13C8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996" w:type="dxa"/>
          </w:tcPr>
          <w:p w14:paraId="6DDD204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2</w:t>
            </w:r>
            <w:r>
              <w:rPr>
                <w:rFonts w:ascii="Times New Roman" w:hAnsi="Times New Roman" w:cs="Times New Roman"/>
              </w:rPr>
              <w:t>3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2160" w:type="dxa"/>
          </w:tcPr>
          <w:p w14:paraId="572B987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0.62 ^^^^</w:t>
            </w:r>
          </w:p>
          <w:p w14:paraId="3E85A77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71.39%) ^^^^</w:t>
            </w:r>
          </w:p>
        </w:tc>
        <w:tc>
          <w:tcPr>
            <w:tcW w:w="2160" w:type="dxa"/>
          </w:tcPr>
          <w:p w14:paraId="2877231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9.17 ^^^^</w:t>
            </w:r>
          </w:p>
          <w:p w14:paraId="7D8A7B3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4.32%) ^^^^</w:t>
            </w:r>
          </w:p>
        </w:tc>
        <w:tc>
          <w:tcPr>
            <w:tcW w:w="1980" w:type="dxa"/>
          </w:tcPr>
          <w:p w14:paraId="44A657A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02 ^^^^</w:t>
            </w:r>
          </w:p>
          <w:p w14:paraId="3C7D9DF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03%) ^^^^</w:t>
            </w:r>
          </w:p>
        </w:tc>
        <w:tc>
          <w:tcPr>
            <w:tcW w:w="1980" w:type="dxa"/>
          </w:tcPr>
          <w:p w14:paraId="3A22406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74 ^^^^</w:t>
            </w:r>
          </w:p>
          <w:p w14:paraId="4F0DC5A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25%) ^^^^</w:t>
            </w:r>
          </w:p>
        </w:tc>
        <w:tc>
          <w:tcPr>
            <w:tcW w:w="1980" w:type="dxa"/>
          </w:tcPr>
          <w:p w14:paraId="5E64526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76 ^^^^</w:t>
            </w:r>
          </w:p>
          <w:p w14:paraId="49BA6F9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.28%) ^^^^</w:t>
            </w:r>
          </w:p>
        </w:tc>
      </w:tr>
      <w:tr w:rsidR="006A0E6B" w14:paraId="2B2E3762" w14:textId="77777777" w:rsidTr="00D91F6D">
        <w:trPr>
          <w:jc w:val="center"/>
        </w:trPr>
        <w:tc>
          <w:tcPr>
            <w:tcW w:w="1283" w:type="dxa"/>
          </w:tcPr>
          <w:p w14:paraId="7440FEFD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7C8325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96" w:type="dxa"/>
          </w:tcPr>
          <w:p w14:paraId="4E4A0C2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1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2160" w:type="dxa"/>
          </w:tcPr>
          <w:p w14:paraId="09C23DE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5.50 ^^^^</w:t>
            </w:r>
          </w:p>
          <w:p w14:paraId="7BCE27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6.47%) ^^^^</w:t>
            </w:r>
          </w:p>
        </w:tc>
        <w:tc>
          <w:tcPr>
            <w:tcW w:w="2160" w:type="dxa"/>
          </w:tcPr>
          <w:p w14:paraId="2EDBBAF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2.31 ^^^^</w:t>
            </w:r>
          </w:p>
          <w:p w14:paraId="3EA0C82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9.69%) ^^^^</w:t>
            </w:r>
          </w:p>
        </w:tc>
        <w:tc>
          <w:tcPr>
            <w:tcW w:w="1980" w:type="dxa"/>
          </w:tcPr>
          <w:p w14:paraId="392AAC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67 ^^^^</w:t>
            </w:r>
          </w:p>
          <w:p w14:paraId="3535DB4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92%) ^^^^</w:t>
            </w:r>
          </w:p>
        </w:tc>
        <w:tc>
          <w:tcPr>
            <w:tcW w:w="1980" w:type="dxa"/>
          </w:tcPr>
          <w:p w14:paraId="6E29C91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29 ^^^^</w:t>
            </w:r>
          </w:p>
          <w:p w14:paraId="5415890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%) ^^^^</w:t>
            </w:r>
          </w:p>
        </w:tc>
        <w:tc>
          <w:tcPr>
            <w:tcW w:w="1980" w:type="dxa"/>
          </w:tcPr>
          <w:p w14:paraId="593762A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96 ^^^^</w:t>
            </w:r>
          </w:p>
          <w:p w14:paraId="3CD0A3F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84%) ^^^^</w:t>
            </w:r>
          </w:p>
        </w:tc>
      </w:tr>
      <w:tr w:rsidR="006A0E6B" w14:paraId="343CB018" w14:textId="77777777" w:rsidTr="00D91F6D">
        <w:trPr>
          <w:jc w:val="center"/>
        </w:trPr>
        <w:tc>
          <w:tcPr>
            <w:tcW w:w="1283" w:type="dxa"/>
          </w:tcPr>
          <w:p w14:paraId="270F747C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16F4704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996" w:type="dxa"/>
          </w:tcPr>
          <w:p w14:paraId="3A83DBE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9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60" w:type="dxa"/>
          </w:tcPr>
          <w:p w14:paraId="6F975E9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0.74 ^^^^</w:t>
            </w:r>
          </w:p>
          <w:p w14:paraId="1D15B45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3.54%) ^^^^</w:t>
            </w:r>
          </w:p>
        </w:tc>
        <w:tc>
          <w:tcPr>
            <w:tcW w:w="2160" w:type="dxa"/>
          </w:tcPr>
          <w:p w14:paraId="64B4E2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2.84 ^^^^</w:t>
            </w:r>
          </w:p>
          <w:p w14:paraId="0A69A62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2.92%) ^^^^</w:t>
            </w:r>
          </w:p>
        </w:tc>
        <w:tc>
          <w:tcPr>
            <w:tcW w:w="1980" w:type="dxa"/>
          </w:tcPr>
          <w:p w14:paraId="1216DCD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.97 ^^^^</w:t>
            </w:r>
          </w:p>
          <w:p w14:paraId="1222D4F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77%) ^^^^</w:t>
            </w:r>
          </w:p>
        </w:tc>
        <w:tc>
          <w:tcPr>
            <w:tcW w:w="1980" w:type="dxa"/>
          </w:tcPr>
          <w:p w14:paraId="5D50A55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57 ^^^^</w:t>
            </w:r>
          </w:p>
          <w:p w14:paraId="79E357B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76%) ^^^^</w:t>
            </w:r>
          </w:p>
        </w:tc>
        <w:tc>
          <w:tcPr>
            <w:tcW w:w="1980" w:type="dxa"/>
          </w:tcPr>
          <w:p w14:paraId="21A7E26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54 ^^^^</w:t>
            </w:r>
          </w:p>
          <w:p w14:paraId="40A5D08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53%) ^^^^</w:t>
            </w:r>
          </w:p>
        </w:tc>
      </w:tr>
      <w:tr w:rsidR="006A0E6B" w14:paraId="6BBCEB9F" w14:textId="77777777" w:rsidTr="00D91F6D">
        <w:trPr>
          <w:jc w:val="center"/>
        </w:trPr>
        <w:tc>
          <w:tcPr>
            <w:tcW w:w="1283" w:type="dxa"/>
          </w:tcPr>
          <w:p w14:paraId="173C4A49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7EFA838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0* </w:t>
            </w:r>
          </w:p>
        </w:tc>
        <w:tc>
          <w:tcPr>
            <w:tcW w:w="1996" w:type="dxa"/>
          </w:tcPr>
          <w:p w14:paraId="6B947D9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2160" w:type="dxa"/>
          </w:tcPr>
          <w:p w14:paraId="3AA25EC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0.25</w:t>
            </w:r>
          </w:p>
          <w:p w14:paraId="021A9AD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7.56%)</w:t>
            </w:r>
          </w:p>
        </w:tc>
        <w:tc>
          <w:tcPr>
            <w:tcW w:w="2160" w:type="dxa"/>
          </w:tcPr>
          <w:p w14:paraId="51B2D37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0.81</w:t>
            </w:r>
          </w:p>
          <w:p w14:paraId="5467604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9.32%)</w:t>
            </w:r>
          </w:p>
        </w:tc>
        <w:tc>
          <w:tcPr>
            <w:tcW w:w="1980" w:type="dxa"/>
          </w:tcPr>
          <w:p w14:paraId="1CE4C7A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45</w:t>
            </w:r>
          </w:p>
          <w:p w14:paraId="0FCB247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57%)</w:t>
            </w:r>
          </w:p>
        </w:tc>
        <w:tc>
          <w:tcPr>
            <w:tcW w:w="1980" w:type="dxa"/>
          </w:tcPr>
          <w:p w14:paraId="7F4191F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39</w:t>
            </w:r>
          </w:p>
          <w:p w14:paraId="118969D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55%)</w:t>
            </w:r>
          </w:p>
        </w:tc>
        <w:tc>
          <w:tcPr>
            <w:tcW w:w="1980" w:type="dxa"/>
          </w:tcPr>
          <w:p w14:paraId="5FADAD6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84</w:t>
            </w:r>
          </w:p>
          <w:p w14:paraId="24E1210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12%)</w:t>
            </w:r>
          </w:p>
        </w:tc>
      </w:tr>
      <w:tr w:rsidR="006A0E6B" w14:paraId="57ED7593" w14:textId="77777777" w:rsidTr="00D91F6D">
        <w:trPr>
          <w:jc w:val="center"/>
        </w:trPr>
        <w:tc>
          <w:tcPr>
            <w:tcW w:w="1283" w:type="dxa"/>
          </w:tcPr>
          <w:p w14:paraId="49A82A0C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5361EEC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996" w:type="dxa"/>
          </w:tcPr>
          <w:p w14:paraId="6F12B2D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6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2160" w:type="dxa"/>
          </w:tcPr>
          <w:p w14:paraId="3B62EA4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2.59 ^^^^</w:t>
            </w:r>
          </w:p>
          <w:p w14:paraId="5CC32E8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1.07%) ^^^^</w:t>
            </w:r>
          </w:p>
        </w:tc>
        <w:tc>
          <w:tcPr>
            <w:tcW w:w="2160" w:type="dxa"/>
          </w:tcPr>
          <w:p w14:paraId="46DC4DA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8.23 ^^^^</w:t>
            </w:r>
          </w:p>
          <w:p w14:paraId="0C9CC9E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6.28%) ^^^^</w:t>
            </w:r>
          </w:p>
        </w:tc>
        <w:tc>
          <w:tcPr>
            <w:tcW w:w="1980" w:type="dxa"/>
          </w:tcPr>
          <w:p w14:paraId="75F9830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98 ^^^^</w:t>
            </w:r>
          </w:p>
          <w:p w14:paraId="00243F3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27%) ^^^^</w:t>
            </w:r>
          </w:p>
        </w:tc>
        <w:tc>
          <w:tcPr>
            <w:tcW w:w="1980" w:type="dxa"/>
          </w:tcPr>
          <w:p w14:paraId="099915B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59 ^^^^</w:t>
            </w:r>
          </w:p>
          <w:p w14:paraId="50E1E77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38%) ^^^^</w:t>
            </w:r>
          </w:p>
        </w:tc>
        <w:tc>
          <w:tcPr>
            <w:tcW w:w="1980" w:type="dxa"/>
          </w:tcPr>
          <w:p w14:paraId="0578AE7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57 ^^^^</w:t>
            </w:r>
          </w:p>
          <w:p w14:paraId="01CAB0C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65%) ^^^^</w:t>
            </w:r>
          </w:p>
        </w:tc>
      </w:tr>
      <w:tr w:rsidR="006A0E6B" w14:paraId="7EA27C72" w14:textId="77777777" w:rsidTr="00D91F6D">
        <w:trPr>
          <w:jc w:val="center"/>
        </w:trPr>
        <w:tc>
          <w:tcPr>
            <w:tcW w:w="1283" w:type="dxa"/>
          </w:tcPr>
          <w:p w14:paraId="4BC45EB9" w14:textId="79ADFDF4" w:rsidR="006A0E6B" w:rsidRDefault="006A0E6B" w:rsidP="001478D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A23E06"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/>
              </w:rPr>
              <w:t>u</w:t>
            </w:r>
            <w:r w:rsidRPr="00A23E06">
              <w:rPr>
                <w:rFonts w:ascii="Times New Roman" w:hAnsi="Times New Roman" w:cs="Times New Roman"/>
              </w:rPr>
              <w:t>yau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QdXlhdTwvQXV0aG9yPjxZZWFyPjIwMDI8L1llYXI+PFJl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QdXlhdTwvQXV0aG9yPjxZZWFyPjIwMDI8L1llYXI+PFJl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.DATA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separate"/>
            </w:r>
            <w:r w:rsidR="001478D1">
              <w:rPr>
                <w:rFonts w:ascii="Times New Roman" w:eastAsia="MS Gothic" w:hAnsi="Times New Roman" w:cs="Times New Roman"/>
                <w:noProof/>
                <w:color w:val="000000"/>
              </w:rPr>
              <w:t>(14)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</w:p>
        </w:tc>
        <w:tc>
          <w:tcPr>
            <w:tcW w:w="1108" w:type="dxa"/>
          </w:tcPr>
          <w:p w14:paraId="4772B34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OVA</w:t>
            </w:r>
          </w:p>
        </w:tc>
        <w:tc>
          <w:tcPr>
            <w:tcW w:w="1996" w:type="dxa"/>
          </w:tcPr>
          <w:p w14:paraId="16547CF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.41 </w:t>
            </w:r>
          </w:p>
          <w:p w14:paraId="424BD9B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72EC193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97.43 </w:t>
            </w:r>
          </w:p>
          <w:p w14:paraId="66906E1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4DDBF57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394.59 </w:t>
            </w:r>
          </w:p>
          <w:p w14:paraId="0A64CE4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5849E01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819.11 </w:t>
            </w:r>
          </w:p>
          <w:p w14:paraId="2526C6F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5BAAFDA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256.38 </w:t>
            </w:r>
          </w:p>
          <w:p w14:paraId="49D2551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251780F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323.71 </w:t>
            </w:r>
          </w:p>
          <w:p w14:paraId="11BB584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5B3564E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81.95 </w:t>
            </w:r>
          </w:p>
          <w:p w14:paraId="2A6C704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1D1BE10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749.37 </w:t>
            </w:r>
          </w:p>
          <w:p w14:paraId="5195B5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77683EC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716.86 </w:t>
            </w:r>
          </w:p>
          <w:p w14:paraId="753E808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79D5F2F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441.29 p &lt;.0001 </w:t>
            </w:r>
          </w:p>
          <w:p w14:paraId="1FD7D16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398.75 </w:t>
            </w:r>
          </w:p>
          <w:p w14:paraId="3589B2F0" w14:textId="77777777" w:rsidR="006A0E6B" w:rsidRPr="00286A91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</w:tr>
      <w:tr w:rsidR="006A0E6B" w14:paraId="5062A163" w14:textId="77777777" w:rsidTr="00D91F6D">
        <w:trPr>
          <w:jc w:val="center"/>
        </w:trPr>
        <w:tc>
          <w:tcPr>
            <w:tcW w:w="1283" w:type="dxa"/>
          </w:tcPr>
          <w:p w14:paraId="3A8D2AC2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54AE2C5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96" w:type="dxa"/>
          </w:tcPr>
          <w:p w14:paraId="38E8EE7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2160" w:type="dxa"/>
          </w:tcPr>
          <w:p w14:paraId="5B10F65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8.72^^^^</w:t>
            </w:r>
          </w:p>
          <w:p w14:paraId="34C645E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6.25%) ^^^^</w:t>
            </w:r>
          </w:p>
        </w:tc>
        <w:tc>
          <w:tcPr>
            <w:tcW w:w="2160" w:type="dxa"/>
          </w:tcPr>
          <w:p w14:paraId="3574D63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.19 ^^^^</w:t>
            </w:r>
          </w:p>
          <w:p w14:paraId="5E4B866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.43%) ^^^^</w:t>
            </w:r>
          </w:p>
        </w:tc>
        <w:tc>
          <w:tcPr>
            <w:tcW w:w="1980" w:type="dxa"/>
          </w:tcPr>
          <w:p w14:paraId="1270DA2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81 ^^^^</w:t>
            </w:r>
          </w:p>
          <w:p w14:paraId="0E6D690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67%) ^^^^</w:t>
            </w:r>
          </w:p>
        </w:tc>
        <w:tc>
          <w:tcPr>
            <w:tcW w:w="1980" w:type="dxa"/>
          </w:tcPr>
          <w:p w14:paraId="1663E6A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58 ^^^^</w:t>
            </w:r>
          </w:p>
          <w:p w14:paraId="119345D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64%) ^^^^</w:t>
            </w:r>
          </w:p>
        </w:tc>
        <w:tc>
          <w:tcPr>
            <w:tcW w:w="1980" w:type="dxa"/>
          </w:tcPr>
          <w:p w14:paraId="59EC22E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9 ^^^^</w:t>
            </w:r>
          </w:p>
          <w:p w14:paraId="5303B5C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.31%) ^^^^</w:t>
            </w:r>
          </w:p>
        </w:tc>
      </w:tr>
      <w:tr w:rsidR="006A0E6B" w14:paraId="5DB04592" w14:textId="77777777" w:rsidTr="00D91F6D">
        <w:trPr>
          <w:jc w:val="center"/>
        </w:trPr>
        <w:tc>
          <w:tcPr>
            <w:tcW w:w="1283" w:type="dxa"/>
          </w:tcPr>
          <w:p w14:paraId="72D62EF9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1DD508C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996" w:type="dxa"/>
          </w:tcPr>
          <w:p w14:paraId="10BDCF8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2</w:t>
            </w:r>
            <w:r>
              <w:rPr>
                <w:rFonts w:ascii="Times New Roman" w:hAnsi="Times New Roman" w:cs="Times New Roman"/>
              </w:rPr>
              <w:t>3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2160" w:type="dxa"/>
          </w:tcPr>
          <w:p w14:paraId="5CCF015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3.09 ^^^^</w:t>
            </w:r>
          </w:p>
          <w:p w14:paraId="0C74947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4.32%) ^^^^</w:t>
            </w:r>
          </w:p>
        </w:tc>
        <w:tc>
          <w:tcPr>
            <w:tcW w:w="2160" w:type="dxa"/>
          </w:tcPr>
          <w:p w14:paraId="6F709C3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1.70 ^^^^</w:t>
            </w:r>
          </w:p>
          <w:p w14:paraId="4E25643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1.88%) ^^^^</w:t>
            </w:r>
          </w:p>
        </w:tc>
        <w:tc>
          <w:tcPr>
            <w:tcW w:w="1980" w:type="dxa"/>
          </w:tcPr>
          <w:p w14:paraId="0B82460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75 ^^^^</w:t>
            </w:r>
          </w:p>
          <w:p w14:paraId="1FC66A2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49%) ^^^^</w:t>
            </w:r>
          </w:p>
        </w:tc>
        <w:tc>
          <w:tcPr>
            <w:tcW w:w="1980" w:type="dxa"/>
          </w:tcPr>
          <w:p w14:paraId="19E2C5D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04 ^^^^ (0.30%) ^^^^</w:t>
            </w:r>
          </w:p>
        </w:tc>
        <w:tc>
          <w:tcPr>
            <w:tcW w:w="1980" w:type="dxa"/>
          </w:tcPr>
          <w:p w14:paraId="2BCD808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79 ^^^^</w:t>
            </w:r>
          </w:p>
          <w:p w14:paraId="05C7D12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80%) ^^^^</w:t>
            </w:r>
          </w:p>
        </w:tc>
      </w:tr>
      <w:tr w:rsidR="006A0E6B" w14:paraId="0DFA2828" w14:textId="77777777" w:rsidTr="00D91F6D">
        <w:trPr>
          <w:jc w:val="center"/>
        </w:trPr>
        <w:tc>
          <w:tcPr>
            <w:tcW w:w="1283" w:type="dxa"/>
          </w:tcPr>
          <w:p w14:paraId="4E69E1E8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4F0C626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96" w:type="dxa"/>
          </w:tcPr>
          <w:p w14:paraId="2927596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1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2160" w:type="dxa"/>
          </w:tcPr>
          <w:p w14:paraId="659D1A9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7.26 ^^^^</w:t>
            </w:r>
          </w:p>
          <w:p w14:paraId="57129ED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3.33%) ^^^^</w:t>
            </w:r>
          </w:p>
        </w:tc>
        <w:tc>
          <w:tcPr>
            <w:tcW w:w="2160" w:type="dxa"/>
          </w:tcPr>
          <w:p w14:paraId="0065C6C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5.58 ^^^^</w:t>
            </w:r>
          </w:p>
          <w:p w14:paraId="5B886EA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3.32%) ^^^^</w:t>
            </w:r>
          </w:p>
        </w:tc>
        <w:tc>
          <w:tcPr>
            <w:tcW w:w="1980" w:type="dxa"/>
          </w:tcPr>
          <w:p w14:paraId="1C08ED4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09 ^^^^</w:t>
            </w:r>
          </w:p>
          <w:p w14:paraId="1D82CBE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16%) ^^^^</w:t>
            </w:r>
          </w:p>
        </w:tc>
        <w:tc>
          <w:tcPr>
            <w:tcW w:w="1980" w:type="dxa"/>
          </w:tcPr>
          <w:p w14:paraId="3DD4347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6 ^^^^</w:t>
            </w:r>
          </w:p>
          <w:p w14:paraId="10EE1FF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19%) ^^^^</w:t>
            </w:r>
          </w:p>
        </w:tc>
        <w:tc>
          <w:tcPr>
            <w:tcW w:w="1980" w:type="dxa"/>
          </w:tcPr>
          <w:p w14:paraId="1A4BF81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95 ^^^^</w:t>
            </w:r>
          </w:p>
          <w:p w14:paraId="6F78F27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35%) ^^^^</w:t>
            </w:r>
          </w:p>
        </w:tc>
      </w:tr>
      <w:tr w:rsidR="006A0E6B" w14:paraId="1972CFA1" w14:textId="77777777" w:rsidTr="00D91F6D">
        <w:trPr>
          <w:jc w:val="center"/>
        </w:trPr>
        <w:tc>
          <w:tcPr>
            <w:tcW w:w="1283" w:type="dxa"/>
          </w:tcPr>
          <w:p w14:paraId="50E33C1B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3885ACC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996" w:type="dxa"/>
          </w:tcPr>
          <w:p w14:paraId="7B42276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9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60" w:type="dxa"/>
          </w:tcPr>
          <w:p w14:paraId="33EDB35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3.82 ^^^^</w:t>
            </w:r>
          </w:p>
          <w:p w14:paraId="410506A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2.63%) ^^^^</w:t>
            </w:r>
          </w:p>
        </w:tc>
        <w:tc>
          <w:tcPr>
            <w:tcW w:w="2160" w:type="dxa"/>
          </w:tcPr>
          <w:p w14:paraId="78DD723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4.58 ^^^^</w:t>
            </w:r>
          </w:p>
          <w:p w14:paraId="627456C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4.31%) ^^^^</w:t>
            </w:r>
          </w:p>
        </w:tc>
        <w:tc>
          <w:tcPr>
            <w:tcW w:w="1980" w:type="dxa"/>
          </w:tcPr>
          <w:p w14:paraId="2431777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33 ^^^^</w:t>
            </w:r>
          </w:p>
          <w:p w14:paraId="18C1F1E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91%) ^^^^</w:t>
            </w:r>
          </w:p>
        </w:tc>
        <w:tc>
          <w:tcPr>
            <w:tcW w:w="1980" w:type="dxa"/>
          </w:tcPr>
          <w:p w14:paraId="63699ED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2 ^^^^</w:t>
            </w:r>
          </w:p>
          <w:p w14:paraId="6600080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14%) ^^^^</w:t>
            </w:r>
          </w:p>
        </w:tc>
        <w:tc>
          <w:tcPr>
            <w:tcW w:w="1980" w:type="dxa"/>
          </w:tcPr>
          <w:p w14:paraId="2A40F7E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74 ^^^^ (3.06%) ^^^^</w:t>
            </w:r>
          </w:p>
        </w:tc>
      </w:tr>
      <w:tr w:rsidR="006A0E6B" w14:paraId="106D830B" w14:textId="77777777" w:rsidTr="00D91F6D">
        <w:trPr>
          <w:jc w:val="center"/>
        </w:trPr>
        <w:tc>
          <w:tcPr>
            <w:tcW w:w="1283" w:type="dxa"/>
          </w:tcPr>
          <w:p w14:paraId="6494193F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209963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996" w:type="dxa"/>
          </w:tcPr>
          <w:p w14:paraId="37984D2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2160" w:type="dxa"/>
          </w:tcPr>
          <w:p w14:paraId="68D3C7E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9.22 ^^^^</w:t>
            </w:r>
          </w:p>
          <w:p w14:paraId="1FA8A56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1.59%) ^^^^</w:t>
            </w:r>
          </w:p>
        </w:tc>
        <w:tc>
          <w:tcPr>
            <w:tcW w:w="2160" w:type="dxa"/>
          </w:tcPr>
          <w:p w14:paraId="23DD90D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6.54 ^^^^</w:t>
            </w:r>
          </w:p>
          <w:p w14:paraId="060A8C0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5.76%) ^^^^</w:t>
            </w:r>
          </w:p>
        </w:tc>
        <w:tc>
          <w:tcPr>
            <w:tcW w:w="1980" w:type="dxa"/>
          </w:tcPr>
          <w:p w14:paraId="5DABC9E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19 ^^^^</w:t>
            </w:r>
          </w:p>
          <w:p w14:paraId="226D947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54%) ^^^^</w:t>
            </w:r>
          </w:p>
        </w:tc>
        <w:tc>
          <w:tcPr>
            <w:tcW w:w="1980" w:type="dxa"/>
          </w:tcPr>
          <w:p w14:paraId="60E4474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^</w:t>
            </w:r>
          </w:p>
          <w:p w14:paraId="308F70A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10%) ^</w:t>
            </w:r>
          </w:p>
        </w:tc>
        <w:tc>
          <w:tcPr>
            <w:tcW w:w="1980" w:type="dxa"/>
          </w:tcPr>
          <w:p w14:paraId="09E13B7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17 ^^^^</w:t>
            </w:r>
          </w:p>
          <w:p w14:paraId="20B30FA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64%) ^^^^</w:t>
            </w:r>
          </w:p>
        </w:tc>
      </w:tr>
      <w:tr w:rsidR="006A0E6B" w14:paraId="3F9933D0" w14:textId="77777777" w:rsidTr="00D91F6D">
        <w:trPr>
          <w:jc w:val="center"/>
        </w:trPr>
        <w:tc>
          <w:tcPr>
            <w:tcW w:w="1283" w:type="dxa"/>
          </w:tcPr>
          <w:p w14:paraId="54490800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10C4BB0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60* </w:t>
            </w:r>
          </w:p>
        </w:tc>
        <w:tc>
          <w:tcPr>
            <w:tcW w:w="1996" w:type="dxa"/>
          </w:tcPr>
          <w:p w14:paraId="6647928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6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2160" w:type="dxa"/>
          </w:tcPr>
          <w:p w14:paraId="62CDD5A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80.22</w:t>
            </w:r>
          </w:p>
          <w:p w14:paraId="0D897A5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0.75%)</w:t>
            </w:r>
          </w:p>
        </w:tc>
        <w:tc>
          <w:tcPr>
            <w:tcW w:w="2160" w:type="dxa"/>
          </w:tcPr>
          <w:p w14:paraId="6E2781A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4.79</w:t>
            </w:r>
          </w:p>
          <w:p w14:paraId="7CA5848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7.03%)</w:t>
            </w:r>
          </w:p>
        </w:tc>
        <w:tc>
          <w:tcPr>
            <w:tcW w:w="1980" w:type="dxa"/>
          </w:tcPr>
          <w:p w14:paraId="74DB584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70</w:t>
            </w:r>
          </w:p>
          <w:p w14:paraId="1DD5D4F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14%)</w:t>
            </w:r>
          </w:p>
        </w:tc>
        <w:tc>
          <w:tcPr>
            <w:tcW w:w="1980" w:type="dxa"/>
          </w:tcPr>
          <w:p w14:paraId="2F58AEE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0</w:t>
            </w:r>
          </w:p>
          <w:p w14:paraId="78398D5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07%)</w:t>
            </w:r>
          </w:p>
        </w:tc>
        <w:tc>
          <w:tcPr>
            <w:tcW w:w="1980" w:type="dxa"/>
          </w:tcPr>
          <w:p w14:paraId="52F0CEE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40</w:t>
            </w:r>
          </w:p>
          <w:p w14:paraId="7B3F1F1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22%)</w:t>
            </w:r>
          </w:p>
        </w:tc>
      </w:tr>
      <w:tr w:rsidR="006A0E6B" w14:paraId="344B908B" w14:textId="77777777" w:rsidTr="00D91F6D">
        <w:trPr>
          <w:jc w:val="center"/>
        </w:trPr>
        <w:tc>
          <w:tcPr>
            <w:tcW w:w="1283" w:type="dxa"/>
          </w:tcPr>
          <w:p w14:paraId="736586B4" w14:textId="22F473DA" w:rsidR="006A0E6B" w:rsidRDefault="006A0E6B" w:rsidP="001478D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ttocks 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NYXR0b2NrczwvQXV0aG9yPjxZZWFyPjIwMDc8L1llYXI+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=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begin">
                <w:fldData xml:space="preserve">PEVuZE5vdGU+PENpdGU+PEF1dGhvcj5NYXR0b2NrczwvQXV0aG9yPjxZZWFyPjIwMDc8L1llYXI+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==
</w:fldData>
              </w:fldCha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.DATA 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separate"/>
            </w:r>
            <w:r w:rsidR="001478D1">
              <w:rPr>
                <w:rFonts w:ascii="Times New Roman" w:eastAsia="MS Gothic" w:hAnsi="Times New Roman" w:cs="Times New Roman"/>
                <w:noProof/>
                <w:color w:val="000000"/>
              </w:rPr>
              <w:t>(15)</w:t>
            </w:r>
            <w:r w:rsidR="001478D1" w:rsidRPr="006352B7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MS Gothic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** </w:t>
            </w:r>
          </w:p>
        </w:tc>
        <w:tc>
          <w:tcPr>
            <w:tcW w:w="1108" w:type="dxa"/>
          </w:tcPr>
          <w:p w14:paraId="18EDA6E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OVA</w:t>
            </w:r>
          </w:p>
        </w:tc>
        <w:tc>
          <w:tcPr>
            <w:tcW w:w="1996" w:type="dxa"/>
          </w:tcPr>
          <w:p w14:paraId="7029653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.41 </w:t>
            </w:r>
          </w:p>
          <w:p w14:paraId="7F1C61F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4320" w:type="dxa"/>
            <w:gridSpan w:val="2"/>
          </w:tcPr>
          <w:p w14:paraId="7EE643A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8.46 </w:t>
            </w:r>
          </w:p>
          <w:p w14:paraId="62BF17B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57FCC50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27.07 </w:t>
            </w:r>
          </w:p>
          <w:p w14:paraId="171F94A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3197A9B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83.58 </w:t>
            </w:r>
          </w:p>
          <w:p w14:paraId="22565E1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66639FC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46.38 </w:t>
            </w:r>
          </w:p>
          <w:p w14:paraId="16F624F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7BF5A32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947.29 </w:t>
            </w:r>
          </w:p>
          <w:p w14:paraId="1980CD3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 xml:space="preserve">&lt;.0001 </w:t>
            </w:r>
          </w:p>
          <w:p w14:paraId="7D4D536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906.34 </w:t>
            </w:r>
          </w:p>
          <w:p w14:paraId="1A84840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68C91D9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6.35 p &lt;.0001 </w:t>
            </w:r>
          </w:p>
          <w:p w14:paraId="067FF92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27.08 </w:t>
            </w:r>
          </w:p>
          <w:p w14:paraId="7687015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</w:tr>
      <w:tr w:rsidR="006A0E6B" w14:paraId="115B3D70" w14:textId="77777777" w:rsidTr="00D91F6D">
        <w:trPr>
          <w:jc w:val="center"/>
        </w:trPr>
        <w:tc>
          <w:tcPr>
            <w:tcW w:w="1283" w:type="dxa"/>
          </w:tcPr>
          <w:p w14:paraId="51F4FCD6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3E947D8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96" w:type="dxa"/>
          </w:tcPr>
          <w:p w14:paraId="619F769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4320" w:type="dxa"/>
            <w:gridSpan w:val="2"/>
          </w:tcPr>
          <w:p w14:paraId="3D951F3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92.96 ^^^^</w:t>
            </w:r>
          </w:p>
          <w:p w14:paraId="1CDBB98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6.37%) ^^^^</w:t>
            </w:r>
          </w:p>
        </w:tc>
        <w:tc>
          <w:tcPr>
            <w:tcW w:w="1980" w:type="dxa"/>
          </w:tcPr>
          <w:p w14:paraId="3469587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38 ^^^^</w:t>
            </w:r>
          </w:p>
          <w:p w14:paraId="4874BB8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36%) ^^^^</w:t>
            </w:r>
          </w:p>
        </w:tc>
        <w:tc>
          <w:tcPr>
            <w:tcW w:w="1980" w:type="dxa"/>
          </w:tcPr>
          <w:p w14:paraId="414C120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98 ^^^^</w:t>
            </w:r>
          </w:p>
          <w:p w14:paraId="1E5B548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26%) ^^^^</w:t>
            </w:r>
          </w:p>
        </w:tc>
        <w:tc>
          <w:tcPr>
            <w:tcW w:w="1980" w:type="dxa"/>
          </w:tcPr>
          <w:p w14:paraId="30C79B2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36 ^^^^</w:t>
            </w:r>
          </w:p>
          <w:p w14:paraId="749849F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63%) ^^^^</w:t>
            </w:r>
          </w:p>
        </w:tc>
      </w:tr>
      <w:tr w:rsidR="006A0E6B" w14:paraId="7520AB51" w14:textId="77777777" w:rsidTr="00D91F6D">
        <w:trPr>
          <w:jc w:val="center"/>
        </w:trPr>
        <w:tc>
          <w:tcPr>
            <w:tcW w:w="1283" w:type="dxa"/>
          </w:tcPr>
          <w:p w14:paraId="7450B2F2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56EDF62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996" w:type="dxa"/>
          </w:tcPr>
          <w:p w14:paraId="020858E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2</w:t>
            </w:r>
            <w:r>
              <w:rPr>
                <w:rFonts w:ascii="Times New Roman" w:hAnsi="Times New Roman" w:cs="Times New Roman"/>
              </w:rPr>
              <w:t>3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4320" w:type="dxa"/>
            <w:gridSpan w:val="2"/>
          </w:tcPr>
          <w:p w14:paraId="1546AA7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92.65 ^^^^</w:t>
            </w:r>
          </w:p>
          <w:p w14:paraId="5306ABA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6.97%) ^^^^</w:t>
            </w:r>
          </w:p>
        </w:tc>
        <w:tc>
          <w:tcPr>
            <w:tcW w:w="1980" w:type="dxa"/>
          </w:tcPr>
          <w:p w14:paraId="41F4831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87 ^^^^</w:t>
            </w:r>
          </w:p>
          <w:p w14:paraId="5C558CC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23%) ^^^^</w:t>
            </w:r>
          </w:p>
        </w:tc>
        <w:tc>
          <w:tcPr>
            <w:tcW w:w="1980" w:type="dxa"/>
          </w:tcPr>
          <w:p w14:paraId="59077BF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08 ^^^^</w:t>
            </w:r>
          </w:p>
          <w:p w14:paraId="0F2AED3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0%) ^^^^</w:t>
            </w:r>
          </w:p>
        </w:tc>
        <w:tc>
          <w:tcPr>
            <w:tcW w:w="1980" w:type="dxa"/>
          </w:tcPr>
          <w:p w14:paraId="7CDA81C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95 ^^^^</w:t>
            </w:r>
          </w:p>
          <w:p w14:paraId="65B1E81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03%) ^^^^</w:t>
            </w:r>
          </w:p>
        </w:tc>
      </w:tr>
      <w:tr w:rsidR="006A0E6B" w14:paraId="2F4AD89D" w14:textId="77777777" w:rsidTr="00D91F6D">
        <w:trPr>
          <w:jc w:val="center"/>
        </w:trPr>
        <w:tc>
          <w:tcPr>
            <w:tcW w:w="1283" w:type="dxa"/>
          </w:tcPr>
          <w:p w14:paraId="015925C9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540B3E1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96" w:type="dxa"/>
          </w:tcPr>
          <w:p w14:paraId="4E5A3A1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1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4320" w:type="dxa"/>
            <w:gridSpan w:val="2"/>
          </w:tcPr>
          <w:p w14:paraId="767491E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90.51 ^^^^</w:t>
            </w:r>
          </w:p>
          <w:p w14:paraId="710F02B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7.41%) ^^^^</w:t>
            </w:r>
          </w:p>
        </w:tc>
        <w:tc>
          <w:tcPr>
            <w:tcW w:w="1980" w:type="dxa"/>
          </w:tcPr>
          <w:p w14:paraId="67E7392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86 ^^^^</w:t>
            </w:r>
          </w:p>
          <w:p w14:paraId="2C88B34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05%) ^^^^</w:t>
            </w:r>
          </w:p>
        </w:tc>
        <w:tc>
          <w:tcPr>
            <w:tcW w:w="1980" w:type="dxa"/>
          </w:tcPr>
          <w:p w14:paraId="1352C5B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44 ^^^^</w:t>
            </w:r>
          </w:p>
          <w:p w14:paraId="6978FC2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54%) ^^^^</w:t>
            </w:r>
          </w:p>
        </w:tc>
        <w:tc>
          <w:tcPr>
            <w:tcW w:w="1980" w:type="dxa"/>
          </w:tcPr>
          <w:p w14:paraId="616DBD0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30 ^^^^</w:t>
            </w:r>
          </w:p>
          <w:p w14:paraId="49FAA2F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59%) ^^^^</w:t>
            </w:r>
          </w:p>
        </w:tc>
      </w:tr>
      <w:tr w:rsidR="006A0E6B" w14:paraId="10E6C1B4" w14:textId="77777777" w:rsidTr="00D91F6D">
        <w:trPr>
          <w:jc w:val="center"/>
        </w:trPr>
        <w:tc>
          <w:tcPr>
            <w:tcW w:w="1283" w:type="dxa"/>
          </w:tcPr>
          <w:p w14:paraId="6564D4AD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683FE24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996" w:type="dxa"/>
          </w:tcPr>
          <w:p w14:paraId="75D90AD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9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4320" w:type="dxa"/>
            <w:gridSpan w:val="2"/>
          </w:tcPr>
          <w:p w14:paraId="2282EC9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85.94 ^^^^</w:t>
            </w:r>
          </w:p>
          <w:p w14:paraId="13BC60E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7.69%) ^^^^</w:t>
            </w:r>
          </w:p>
        </w:tc>
        <w:tc>
          <w:tcPr>
            <w:tcW w:w="1980" w:type="dxa"/>
          </w:tcPr>
          <w:p w14:paraId="3CDE999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96 ^^^^</w:t>
            </w:r>
          </w:p>
          <w:p w14:paraId="42B82D7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88%) ^^^^</w:t>
            </w:r>
          </w:p>
        </w:tc>
        <w:tc>
          <w:tcPr>
            <w:tcW w:w="1980" w:type="dxa"/>
          </w:tcPr>
          <w:p w14:paraId="2EB5441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26 ^^^^</w:t>
            </w:r>
          </w:p>
          <w:p w14:paraId="7B01E49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43%) ^^^^</w:t>
            </w:r>
          </w:p>
        </w:tc>
        <w:tc>
          <w:tcPr>
            <w:tcW w:w="1980" w:type="dxa"/>
          </w:tcPr>
          <w:p w14:paraId="12AC7F6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23 ^^^^</w:t>
            </w:r>
          </w:p>
          <w:p w14:paraId="7EA1668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.31%) ^^^^</w:t>
            </w:r>
          </w:p>
        </w:tc>
      </w:tr>
      <w:tr w:rsidR="006A0E6B" w14:paraId="0A146517" w14:textId="77777777" w:rsidTr="00D91F6D">
        <w:trPr>
          <w:jc w:val="center"/>
        </w:trPr>
        <w:tc>
          <w:tcPr>
            <w:tcW w:w="1283" w:type="dxa"/>
          </w:tcPr>
          <w:p w14:paraId="7FA1D1A8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7DF50DD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996" w:type="dxa"/>
          </w:tcPr>
          <w:p w14:paraId="3D21F6F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4320" w:type="dxa"/>
            <w:gridSpan w:val="2"/>
          </w:tcPr>
          <w:p w14:paraId="5B0BF1D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72.77 ^^^^</w:t>
            </w:r>
          </w:p>
          <w:p w14:paraId="7449A0F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8.06%) ^^^^</w:t>
            </w:r>
          </w:p>
        </w:tc>
        <w:tc>
          <w:tcPr>
            <w:tcW w:w="1980" w:type="dxa"/>
          </w:tcPr>
          <w:p w14:paraId="47B1181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35 ^^^^</w:t>
            </w:r>
          </w:p>
          <w:p w14:paraId="6FF62E0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65%) ^^^^</w:t>
            </w:r>
          </w:p>
        </w:tc>
        <w:tc>
          <w:tcPr>
            <w:tcW w:w="1980" w:type="dxa"/>
          </w:tcPr>
          <w:p w14:paraId="524FBBA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84 ^^^^</w:t>
            </w:r>
          </w:p>
          <w:p w14:paraId="57DF911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29%) ^^^^</w:t>
            </w:r>
          </w:p>
        </w:tc>
        <w:tc>
          <w:tcPr>
            <w:tcW w:w="1980" w:type="dxa"/>
          </w:tcPr>
          <w:p w14:paraId="36CF31B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19 ^^^^</w:t>
            </w:r>
          </w:p>
          <w:p w14:paraId="45B3496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94%) ^^^^</w:t>
            </w:r>
          </w:p>
        </w:tc>
      </w:tr>
      <w:tr w:rsidR="006A0E6B" w14:paraId="697BC6BF" w14:textId="77777777" w:rsidTr="00D91F6D">
        <w:trPr>
          <w:jc w:val="center"/>
        </w:trPr>
        <w:tc>
          <w:tcPr>
            <w:tcW w:w="1283" w:type="dxa"/>
          </w:tcPr>
          <w:p w14:paraId="4B76E751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2B94DE9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60* </w:t>
            </w:r>
          </w:p>
        </w:tc>
        <w:tc>
          <w:tcPr>
            <w:tcW w:w="1996" w:type="dxa"/>
          </w:tcPr>
          <w:p w14:paraId="092C7B10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6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4320" w:type="dxa"/>
            <w:gridSpan w:val="2"/>
          </w:tcPr>
          <w:p w14:paraId="0A79C25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  <w:r>
              <w:rPr>
                <w:rFonts w:ascii="Times New Roman" w:hAnsi="Times New Roman" w:cs="Times New Roman"/>
              </w:rPr>
              <w:t>951.30</w:t>
            </w:r>
          </w:p>
          <w:p w14:paraId="7C227AC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8.43%)</w:t>
            </w:r>
          </w:p>
        </w:tc>
        <w:tc>
          <w:tcPr>
            <w:tcW w:w="1980" w:type="dxa"/>
          </w:tcPr>
          <w:p w14:paraId="51CCC39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31</w:t>
            </w:r>
          </w:p>
          <w:p w14:paraId="3779352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38%)</w:t>
            </w:r>
          </w:p>
        </w:tc>
        <w:tc>
          <w:tcPr>
            <w:tcW w:w="1980" w:type="dxa"/>
          </w:tcPr>
          <w:p w14:paraId="3FF9E2B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3</w:t>
            </w:r>
          </w:p>
          <w:p w14:paraId="707AE7A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19%)</w:t>
            </w:r>
          </w:p>
        </w:tc>
        <w:tc>
          <w:tcPr>
            <w:tcW w:w="1980" w:type="dxa"/>
          </w:tcPr>
          <w:p w14:paraId="36170BA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5.14 </w:t>
            </w:r>
          </w:p>
          <w:p w14:paraId="2D27C34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57%)</w:t>
            </w:r>
          </w:p>
        </w:tc>
      </w:tr>
      <w:tr w:rsidR="006A0E6B" w14:paraId="2B0BF74F" w14:textId="77777777" w:rsidTr="00D91F6D">
        <w:trPr>
          <w:jc w:val="center"/>
        </w:trPr>
        <w:tc>
          <w:tcPr>
            <w:tcW w:w="1283" w:type="dxa"/>
          </w:tcPr>
          <w:p w14:paraId="4C84778F" w14:textId="170D2F90" w:rsidR="006A0E6B" w:rsidRDefault="006A0E6B" w:rsidP="001478D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omanzini </w: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begin"/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instrText xml:space="preserve"> ADDIN EN.CITE &lt;EndNote&gt;&lt;Cite&gt;&lt;Author&gt;Romanzini&lt;/Author&gt;&lt;Year&gt;2014&lt;/Year&gt;&lt;RecNum&gt;907&lt;/RecNum&gt;&lt;DisplayText&gt;(16)&lt;/DisplayText&gt;&lt;record&gt;&lt;rec-number&gt;907&lt;/rec-number&gt;&lt;foreign-keys&gt;&lt;key app="EN" db-id="aat999zw9td9a8e2tvhvf290afs2wa225edx" timestamp="1415562622"&gt;907&lt;/key&gt;&lt;/foreign-keys&gt;&lt;ref-type name="Journal Article"&gt;17&lt;/ref-type&gt;&lt;contributors&gt;&lt;authors&gt;&lt;author&gt;Romanzini, M.&lt;/author&gt;&lt;author&gt;Petroski, E. L.&lt;/author&gt;&lt;author&gt;Ohara, D.&lt;/author&gt;&lt;author&gt;Dourado, A. C.&lt;/author&gt;&lt;author&gt;Reichert, F. F.&lt;/author&gt;&lt;/authors&gt;&lt;/contributors&gt;&lt;auth-address&gt;a Department of Physical Education , State University of Londrina , Londrina , Brazil.&lt;/auth-address&gt;&lt;titles&gt;&lt;title&gt;Calibration of ActiGraph GT3X, Actical and RT3 accelerometers in adolescents&lt;/title&gt;&lt;secondary-title&gt;Eur J Sport Sci&lt;/secondary-title&gt;&lt;alt-title&gt;European journal of sport science&lt;/alt-title&gt;&lt;/titles&gt;&lt;periodical&gt;&lt;full-title&gt;Eur J Sport Sci&lt;/full-title&gt;&lt;abbr-1&gt;European journal of sport science&lt;/abbr-1&gt;&lt;/periodical&gt;&lt;alt-periodical&gt;&lt;full-title&gt;Eur J Sport Sci&lt;/full-title&gt;&lt;abbr-1&gt;European journal of sport science&lt;/abbr-1&gt;&lt;/alt-periodical&gt;&lt;pages&gt;91-99&lt;/pages&gt;&lt;volume&gt;14&lt;/volume&gt;&lt;number&gt;1&lt;/number&gt;&lt;keywords&gt;&lt;keyword&gt;Accelerometry/*methods&lt;/keyword&gt;&lt;keyword&gt;Actigraphy/methods&lt;/keyword&gt;&lt;keyword&gt;Adolescent&lt;/keyword&gt;&lt;keyword&gt;*Calibration&lt;/keyword&gt;&lt;keyword&gt;Child&lt;/keyword&gt;&lt;keyword&gt;*Exercise&lt;/keyword&gt;&lt;keyword&gt;Humans&lt;/keyword&gt;&lt;keyword&gt;Male&lt;/keyword&gt;&lt;keyword&gt;Monitoring, Ambulatory/*methods&lt;/keyword&gt;&lt;keyword&gt;Movement&lt;/keyword&gt;&lt;keyword&gt;*Physical Exertion&lt;/keyword&gt;&lt;keyword&gt;ROC Curve&lt;/keyword&gt;&lt;keyword&gt;*Sedentary Lifestyle&lt;/keyword&gt;&lt;keyword&gt;Telemetry&lt;/keyword&gt;&lt;/keywords&gt;&lt;dates&gt;&lt;year&gt;2014&lt;/year&gt;&lt;/dates&gt;&lt;isbn&gt;1536-7290 (Electronic)&amp;#xD;1536-7290 (Linking)&lt;/isbn&gt;&lt;accession-num&gt;24533499&lt;/accession-num&gt;&lt;urls&gt;&lt;related-urls&gt;&lt;url&gt;http://www.ncbi.nlm.nih.gov/pubmed/24533499&lt;/url&gt;&lt;/related-urls&gt;&lt;/urls&gt;&lt;electronic-resource-num&gt;10.1080/17461391.2012.732614&lt;/electronic-resource-num&gt;&lt;/record&gt;&lt;/Cite&gt;&lt;/EndNote&gt;</w:instrTex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separate"/>
            </w:r>
            <w:r w:rsidR="001478D1">
              <w:rPr>
                <w:rFonts w:ascii="Times New Roman" w:eastAsia="MS Gothic" w:hAnsi="Times New Roman" w:cs="Times New Roman"/>
                <w:noProof/>
                <w:color w:val="000000"/>
              </w:rPr>
              <w:t>(16)</w:t>
            </w:r>
            <w:r w:rsidR="001478D1">
              <w:rPr>
                <w:rFonts w:ascii="Times New Roman" w:eastAsia="MS Gothic" w:hAnsi="Times New Roman" w:cs="Times New Roman"/>
                <w:color w:val="000000"/>
              </w:rPr>
              <w:fldChar w:fldCharType="end"/>
            </w:r>
          </w:p>
        </w:tc>
        <w:tc>
          <w:tcPr>
            <w:tcW w:w="1108" w:type="dxa"/>
          </w:tcPr>
          <w:p w14:paraId="10EB918D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OVA</w:t>
            </w:r>
          </w:p>
        </w:tc>
        <w:tc>
          <w:tcPr>
            <w:tcW w:w="1996" w:type="dxa"/>
          </w:tcPr>
          <w:p w14:paraId="383B979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6.41 </w:t>
            </w:r>
          </w:p>
          <w:p w14:paraId="6132DBEF" w14:textId="77777777" w:rsidR="006A0E6B" w:rsidRPr="00246B7E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772C517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644.65 </w:t>
            </w:r>
          </w:p>
          <w:p w14:paraId="7A3F174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616DDE9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1168.16 </w:t>
            </w:r>
          </w:p>
          <w:p w14:paraId="4F00CC7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2160" w:type="dxa"/>
          </w:tcPr>
          <w:p w14:paraId="6CB12FB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2684.53 </w:t>
            </w:r>
          </w:p>
          <w:p w14:paraId="647FB58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1263CB3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4782.63 </w:t>
            </w:r>
          </w:p>
          <w:p w14:paraId="1978E32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4DAE98D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57.82 </w:t>
            </w:r>
          </w:p>
          <w:p w14:paraId="3E2A7C3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7EEC63C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>5,1335)=56.69</w:t>
            </w:r>
          </w:p>
          <w:p w14:paraId="4DBDD28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0641F56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877.61 </w:t>
            </w:r>
          </w:p>
          <w:p w14:paraId="2B6F8BD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7155804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>5,1335)=823.61</w:t>
            </w:r>
          </w:p>
          <w:p w14:paraId="7826888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1980" w:type="dxa"/>
          </w:tcPr>
          <w:p w14:paraId="79502BA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 xml:space="preserve">5,1335)=382.17 </w:t>
            </w:r>
          </w:p>
          <w:p w14:paraId="13A7C80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  <w:p w14:paraId="26B1F2C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F(</w:t>
            </w:r>
            <w:proofErr w:type="gramEnd"/>
            <w:r>
              <w:rPr>
                <w:rFonts w:ascii="Times New Roman" w:hAnsi="Times New Roman" w:cs="Times New Roman"/>
              </w:rPr>
              <w:t>5,1335)=315.59</w:t>
            </w:r>
          </w:p>
          <w:p w14:paraId="13BBE9F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p</w:t>
            </w:r>
            <w:proofErr w:type="gramEnd"/>
            <w:r>
              <w:rPr>
                <w:rFonts w:ascii="Times New Roman" w:hAnsi="Times New Roman" w:cs="Times New Roman"/>
              </w:rPr>
              <w:t>&lt;.0001</w:t>
            </w:r>
          </w:p>
        </w:tc>
      </w:tr>
      <w:tr w:rsidR="006A0E6B" w14:paraId="2B810D76" w14:textId="77777777" w:rsidTr="00D91F6D">
        <w:trPr>
          <w:jc w:val="center"/>
        </w:trPr>
        <w:tc>
          <w:tcPr>
            <w:tcW w:w="1283" w:type="dxa"/>
          </w:tcPr>
          <w:p w14:paraId="051B633A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06BA4D2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96" w:type="dxa"/>
          </w:tcPr>
          <w:p w14:paraId="342EF45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3</w:t>
            </w:r>
            <w:r>
              <w:rPr>
                <w:rFonts w:ascii="Times New Roman" w:hAnsi="Times New Roman" w:cs="Times New Roman"/>
              </w:rPr>
              <w:t>0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2160" w:type="dxa"/>
          </w:tcPr>
          <w:p w14:paraId="08615EC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79.41 ^^^^</w:t>
            </w:r>
          </w:p>
          <w:p w14:paraId="1A7E3E6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75.66%) ^^^^</w:t>
            </w:r>
          </w:p>
        </w:tc>
        <w:tc>
          <w:tcPr>
            <w:tcW w:w="2160" w:type="dxa"/>
          </w:tcPr>
          <w:p w14:paraId="782CD92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9.95 ^^^^</w:t>
            </w:r>
          </w:p>
          <w:p w14:paraId="6B93579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1.64%) ^^^^</w:t>
            </w:r>
          </w:p>
        </w:tc>
        <w:tc>
          <w:tcPr>
            <w:tcW w:w="1980" w:type="dxa"/>
          </w:tcPr>
          <w:p w14:paraId="0E939B6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.25 ^^^^</w:t>
            </w:r>
          </w:p>
          <w:p w14:paraId="4FBDF27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07%) ^^^^</w:t>
            </w:r>
          </w:p>
        </w:tc>
        <w:tc>
          <w:tcPr>
            <w:tcW w:w="1980" w:type="dxa"/>
          </w:tcPr>
          <w:p w14:paraId="450BD1F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8.66 ^^^^</w:t>
            </w:r>
          </w:p>
          <w:p w14:paraId="7181D70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7.63%) ^^^^</w:t>
            </w:r>
          </w:p>
        </w:tc>
        <w:tc>
          <w:tcPr>
            <w:tcW w:w="1980" w:type="dxa"/>
          </w:tcPr>
          <w:p w14:paraId="1D23F90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0.91 ^^^^</w:t>
            </w:r>
          </w:p>
          <w:p w14:paraId="081512D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2.70%) ^^^^</w:t>
            </w:r>
          </w:p>
        </w:tc>
      </w:tr>
      <w:tr w:rsidR="006A0E6B" w14:paraId="54597822" w14:textId="77777777" w:rsidTr="00D91F6D">
        <w:trPr>
          <w:jc w:val="center"/>
        </w:trPr>
        <w:tc>
          <w:tcPr>
            <w:tcW w:w="1283" w:type="dxa"/>
          </w:tcPr>
          <w:p w14:paraId="10EE40A9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1F33503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996" w:type="dxa"/>
          </w:tcPr>
          <w:p w14:paraId="0E99FA85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2</w:t>
            </w:r>
            <w:r>
              <w:rPr>
                <w:rFonts w:ascii="Times New Roman" w:hAnsi="Times New Roman" w:cs="Times New Roman"/>
              </w:rPr>
              <w:t>3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2160" w:type="dxa"/>
          </w:tcPr>
          <w:p w14:paraId="442C894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6.88 ^^^^</w:t>
            </w:r>
          </w:p>
          <w:p w14:paraId="7B9BFF4C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72.02%) ^^^^</w:t>
            </w:r>
          </w:p>
        </w:tc>
        <w:tc>
          <w:tcPr>
            <w:tcW w:w="2160" w:type="dxa"/>
          </w:tcPr>
          <w:p w14:paraId="2A9E0CE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6.01 ^^^^</w:t>
            </w:r>
          </w:p>
          <w:p w14:paraId="0C6100C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6.19%) ^^^^</w:t>
            </w:r>
          </w:p>
        </w:tc>
        <w:tc>
          <w:tcPr>
            <w:tcW w:w="1980" w:type="dxa"/>
          </w:tcPr>
          <w:p w14:paraId="0066F75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.14 ^^^^</w:t>
            </w:r>
          </w:p>
          <w:p w14:paraId="092B3E1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48%) ^^^^</w:t>
            </w:r>
          </w:p>
        </w:tc>
        <w:tc>
          <w:tcPr>
            <w:tcW w:w="1980" w:type="dxa"/>
          </w:tcPr>
          <w:p w14:paraId="5AF9B366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.52 ^^^^</w:t>
            </w:r>
          </w:p>
          <w:p w14:paraId="38643D5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.31%) ^^^^</w:t>
            </w:r>
          </w:p>
        </w:tc>
        <w:tc>
          <w:tcPr>
            <w:tcW w:w="1980" w:type="dxa"/>
          </w:tcPr>
          <w:p w14:paraId="78930A3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.65 ^^^^</w:t>
            </w:r>
          </w:p>
          <w:p w14:paraId="3BFC2D0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1.79%) ^^^^</w:t>
            </w:r>
          </w:p>
        </w:tc>
      </w:tr>
      <w:tr w:rsidR="006A0E6B" w14:paraId="146228C5" w14:textId="77777777" w:rsidTr="00D91F6D">
        <w:trPr>
          <w:jc w:val="center"/>
        </w:trPr>
        <w:tc>
          <w:tcPr>
            <w:tcW w:w="1283" w:type="dxa"/>
          </w:tcPr>
          <w:p w14:paraId="07628879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6A1A2E7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96" w:type="dxa"/>
          </w:tcPr>
          <w:p w14:paraId="0974B6D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1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2160" w:type="dxa"/>
          </w:tcPr>
          <w:p w14:paraId="5D9801E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9.14 ^^^^</w:t>
            </w:r>
          </w:p>
          <w:p w14:paraId="2B8D7E3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9.78%) ^^^^</w:t>
            </w:r>
          </w:p>
        </w:tc>
        <w:tc>
          <w:tcPr>
            <w:tcW w:w="2160" w:type="dxa"/>
          </w:tcPr>
          <w:p w14:paraId="6E2FDD8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3.88 ^^^^</w:t>
            </w:r>
          </w:p>
          <w:p w14:paraId="3D52137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9.02%) ^^^^</w:t>
            </w:r>
          </w:p>
        </w:tc>
        <w:tc>
          <w:tcPr>
            <w:tcW w:w="1980" w:type="dxa"/>
          </w:tcPr>
          <w:p w14:paraId="10C2195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16</w:t>
            </w:r>
          </w:p>
          <w:p w14:paraId="01531FA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72%)</w:t>
            </w:r>
          </w:p>
        </w:tc>
        <w:tc>
          <w:tcPr>
            <w:tcW w:w="1980" w:type="dxa"/>
          </w:tcPr>
          <w:p w14:paraId="6CF15B7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57 ^^^^</w:t>
            </w:r>
          </w:p>
          <w:p w14:paraId="024E1D3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48%) ^^^^</w:t>
            </w:r>
          </w:p>
        </w:tc>
        <w:tc>
          <w:tcPr>
            <w:tcW w:w="1980" w:type="dxa"/>
          </w:tcPr>
          <w:p w14:paraId="09C30B6B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3.74 ^^^^</w:t>
            </w:r>
          </w:p>
          <w:p w14:paraId="1A99ABD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1.19%) ^^^^</w:t>
            </w:r>
          </w:p>
        </w:tc>
      </w:tr>
      <w:tr w:rsidR="006A0E6B" w14:paraId="4FD5072C" w14:textId="77777777" w:rsidTr="00D91F6D">
        <w:trPr>
          <w:jc w:val="center"/>
        </w:trPr>
        <w:tc>
          <w:tcPr>
            <w:tcW w:w="1283" w:type="dxa"/>
          </w:tcPr>
          <w:p w14:paraId="14C2D7B6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11DA1D8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5</w:t>
            </w:r>
            <w:r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1996" w:type="dxa"/>
          </w:tcPr>
          <w:p w14:paraId="77AC5D6F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9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60" w:type="dxa"/>
          </w:tcPr>
          <w:p w14:paraId="2A895E2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688.86 </w:t>
            </w:r>
          </w:p>
          <w:p w14:paraId="72EDD2E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8.31%)</w:t>
            </w:r>
          </w:p>
        </w:tc>
        <w:tc>
          <w:tcPr>
            <w:tcW w:w="2160" w:type="dxa"/>
          </w:tcPr>
          <w:p w14:paraId="28C11F3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2.02</w:t>
            </w:r>
          </w:p>
          <w:p w14:paraId="13D6800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0.95%)</w:t>
            </w:r>
          </w:p>
        </w:tc>
        <w:tc>
          <w:tcPr>
            <w:tcW w:w="1980" w:type="dxa"/>
          </w:tcPr>
          <w:p w14:paraId="26FA7598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19</w:t>
            </w:r>
          </w:p>
          <w:p w14:paraId="717E150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77%)</w:t>
            </w:r>
          </w:p>
        </w:tc>
        <w:tc>
          <w:tcPr>
            <w:tcW w:w="1980" w:type="dxa"/>
          </w:tcPr>
          <w:p w14:paraId="0CF941A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04</w:t>
            </w:r>
          </w:p>
          <w:p w14:paraId="515764A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.97%)</w:t>
            </w:r>
          </w:p>
        </w:tc>
        <w:tc>
          <w:tcPr>
            <w:tcW w:w="1980" w:type="dxa"/>
          </w:tcPr>
          <w:p w14:paraId="20BE1A9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8.23</w:t>
            </w:r>
          </w:p>
          <w:p w14:paraId="380FC3B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0.74%)</w:t>
            </w:r>
          </w:p>
        </w:tc>
      </w:tr>
      <w:tr w:rsidR="006A0E6B" w14:paraId="2141FBAD" w14:textId="77777777" w:rsidTr="00D91F6D">
        <w:trPr>
          <w:jc w:val="center"/>
        </w:trPr>
        <w:tc>
          <w:tcPr>
            <w:tcW w:w="1283" w:type="dxa"/>
          </w:tcPr>
          <w:p w14:paraId="3A80F0D6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7FA4110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996" w:type="dxa"/>
          </w:tcPr>
          <w:p w14:paraId="542DA70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9</w:t>
            </w:r>
            <w:r>
              <w:rPr>
                <w:rFonts w:ascii="Times New Roman" w:hAnsi="Times New Roman" w:cs="Times New Roman"/>
              </w:rPr>
              <w:t>1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2160" w:type="dxa"/>
          </w:tcPr>
          <w:p w14:paraId="766DE35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0.25 ^^^^</w:t>
            </w:r>
          </w:p>
          <w:p w14:paraId="70B7E0C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5.60%) ^^^^</w:t>
            </w:r>
          </w:p>
        </w:tc>
        <w:tc>
          <w:tcPr>
            <w:tcW w:w="2160" w:type="dxa"/>
          </w:tcPr>
          <w:p w14:paraId="5937913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4.56 ^^^^</w:t>
            </w:r>
          </w:p>
          <w:p w14:paraId="43CA606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4.59%) ^^^^</w:t>
            </w:r>
          </w:p>
        </w:tc>
        <w:tc>
          <w:tcPr>
            <w:tcW w:w="1980" w:type="dxa"/>
          </w:tcPr>
          <w:p w14:paraId="45E1AB42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55 ^^^^</w:t>
            </w:r>
          </w:p>
          <w:p w14:paraId="7D73DA44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61%) ^^</w:t>
            </w:r>
          </w:p>
        </w:tc>
        <w:tc>
          <w:tcPr>
            <w:tcW w:w="1980" w:type="dxa"/>
          </w:tcPr>
          <w:p w14:paraId="608953F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53 ^^^^</w:t>
            </w:r>
          </w:p>
          <w:p w14:paraId="0F6829B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4.20%) ^^^^</w:t>
            </w:r>
          </w:p>
        </w:tc>
        <w:tc>
          <w:tcPr>
            <w:tcW w:w="1980" w:type="dxa"/>
          </w:tcPr>
          <w:p w14:paraId="2A142CC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.09 ^^^^</w:t>
            </w:r>
          </w:p>
          <w:p w14:paraId="630711C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9.81%) ^^^^</w:t>
            </w:r>
          </w:p>
        </w:tc>
      </w:tr>
      <w:tr w:rsidR="006A0E6B" w14:paraId="6AD6B6D6" w14:textId="77777777" w:rsidTr="00D91F6D">
        <w:trPr>
          <w:jc w:val="center"/>
        </w:trPr>
        <w:tc>
          <w:tcPr>
            <w:tcW w:w="1283" w:type="dxa"/>
          </w:tcPr>
          <w:p w14:paraId="7B60E367" w14:textId="77777777" w:rsidR="006A0E6B" w:rsidRDefault="006A0E6B" w:rsidP="00D91F6D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08" w:type="dxa"/>
          </w:tcPr>
          <w:p w14:paraId="4F00D22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996" w:type="dxa"/>
          </w:tcPr>
          <w:p w14:paraId="6D8B76E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246B7E">
              <w:rPr>
                <w:rFonts w:ascii="Times New Roman" w:hAnsi="Times New Roman" w:cs="Times New Roman"/>
              </w:rPr>
              <w:t>96</w:t>
            </w:r>
            <w:r>
              <w:rPr>
                <w:rFonts w:ascii="Times New Roman" w:hAnsi="Times New Roman" w:cs="Times New Roman"/>
              </w:rPr>
              <w:t>6</w:t>
            </w:r>
            <w:r w:rsidRPr="00246B7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2160" w:type="dxa"/>
          </w:tcPr>
          <w:p w14:paraId="1A5CD64E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3.91 ^^^^</w:t>
            </w:r>
          </w:p>
          <w:p w14:paraId="7696414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2.55%) ^^^^</w:t>
            </w:r>
          </w:p>
        </w:tc>
        <w:tc>
          <w:tcPr>
            <w:tcW w:w="2160" w:type="dxa"/>
          </w:tcPr>
          <w:p w14:paraId="7D5343EA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6.40 ^^^^</w:t>
            </w:r>
          </w:p>
          <w:p w14:paraId="7E61636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28.53%) ^^^^</w:t>
            </w:r>
          </w:p>
        </w:tc>
        <w:tc>
          <w:tcPr>
            <w:tcW w:w="1980" w:type="dxa"/>
          </w:tcPr>
          <w:p w14:paraId="792FB9A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48 ^^^^</w:t>
            </w:r>
          </w:p>
          <w:p w14:paraId="36F1A437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5.33%) ^^^^</w:t>
            </w:r>
          </w:p>
        </w:tc>
        <w:tc>
          <w:tcPr>
            <w:tcW w:w="1980" w:type="dxa"/>
          </w:tcPr>
          <w:p w14:paraId="6F35B183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60 ^^^^</w:t>
            </w:r>
          </w:p>
          <w:p w14:paraId="79E7DF21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3.59%) ^^^^</w:t>
            </w:r>
          </w:p>
        </w:tc>
        <w:tc>
          <w:tcPr>
            <w:tcW w:w="1980" w:type="dxa"/>
          </w:tcPr>
          <w:p w14:paraId="4F67EE99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.08 ^^^^</w:t>
            </w:r>
          </w:p>
          <w:p w14:paraId="613935ED" w14:textId="77777777" w:rsidR="006A0E6B" w:rsidRDefault="006A0E6B" w:rsidP="00D91F6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.92%) ^^^^</w:t>
            </w:r>
          </w:p>
        </w:tc>
      </w:tr>
    </w:tbl>
    <w:p w14:paraId="4A31259B" w14:textId="77777777" w:rsidR="006A0E6B" w:rsidRDefault="006A0E6B" w:rsidP="006A0E6B">
      <w:pPr>
        <w:spacing w:line="480" w:lineRule="auto"/>
        <w:rPr>
          <w:rFonts w:ascii="Times New Roman" w:hAnsi="Times New Roman" w:cs="Times New Roman"/>
        </w:rPr>
      </w:pPr>
    </w:p>
    <w:p w14:paraId="5A7C7A82" w14:textId="6FE67815" w:rsidR="006A0E6B" w:rsidRDefault="006A0E6B" w:rsidP="006A0E6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T = </w:t>
      </w:r>
      <w:r w:rsidR="00B57A6E"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/>
        </w:rPr>
        <w:t>ear time, SB = Sedentary behavior, LPA = Light physical activity, MPA = Moderate physical activity, VPA = Vigorous physical activity</w:t>
      </w:r>
    </w:p>
    <w:p w14:paraId="7474A6D7" w14:textId="77777777" w:rsidR="006A0E6B" w:rsidRDefault="006A0E6B" w:rsidP="006A0E6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inutes/day in SB, LPA, MPA, and VPA may not equal WT due to rounding.  % Time spent in SB, LPA, MPA, and VPA may not equal 100% due to rounding.  % Time spent in MPA and VPA may not equal MVPA due to rounding.  </w:t>
      </w:r>
    </w:p>
    <w:p w14:paraId="3A31693C" w14:textId="77777777" w:rsidR="006A0E6B" w:rsidRDefault="006A0E6B" w:rsidP="006A0E6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^ </w:t>
      </w:r>
      <w:proofErr w:type="gramStart"/>
      <w:r>
        <w:rPr>
          <w:rFonts w:ascii="Times New Roman" w:hAnsi="Times New Roman" w:cs="Times New Roman"/>
        </w:rPr>
        <w:t>p</w:t>
      </w:r>
      <w:proofErr w:type="gramEnd"/>
      <w:r>
        <w:rPr>
          <w:rFonts w:ascii="Times New Roman" w:hAnsi="Times New Roman" w:cs="Times New Roman"/>
        </w:rPr>
        <w:t xml:space="preserve"> &lt; .05, ^^ p &lt;.01, ^^^ p &lt;.001, ^^^^ p &lt;.0001 (significant </w:t>
      </w:r>
      <w:r>
        <w:rPr>
          <w:rFonts w:ascii="Times New Roman" w:eastAsia="MS Gothic" w:hAnsi="Times New Roman" w:cs="Times New Roman"/>
        </w:rPr>
        <w:t xml:space="preserve">pairwise difference in estimates of activity between the </w:t>
      </w:r>
      <w:r w:rsidRPr="00EB2EE2">
        <w:rPr>
          <w:rFonts w:ascii="Times New Roman" w:hAnsi="Times New Roman" w:cs="Times New Roman"/>
        </w:rPr>
        <w:t xml:space="preserve">epoch length used to </w:t>
      </w:r>
      <w:r>
        <w:rPr>
          <w:rFonts w:ascii="Times New Roman" w:hAnsi="Times New Roman" w:cs="Times New Roman"/>
        </w:rPr>
        <w:t xml:space="preserve">validate the activity </w:t>
      </w:r>
      <w:r w:rsidRPr="00EB2EE2">
        <w:rPr>
          <w:rFonts w:ascii="Times New Roman" w:hAnsi="Times New Roman" w:cs="Times New Roman"/>
        </w:rPr>
        <w:t xml:space="preserve">cut-point </w:t>
      </w:r>
      <w:r>
        <w:rPr>
          <w:rFonts w:ascii="Times New Roman" w:hAnsi="Times New Roman" w:cs="Times New Roman"/>
        </w:rPr>
        <w:t>and other epoch lengths).</w:t>
      </w:r>
    </w:p>
    <w:p w14:paraId="149F08A1" w14:textId="77777777" w:rsidR="006A0E6B" w:rsidRDefault="006A0E6B" w:rsidP="006A0E6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 The epoch length used to derive the activity cut-points in the original validation studies.</w:t>
      </w:r>
    </w:p>
    <w:p w14:paraId="5532427A" w14:textId="4D6AA5D5" w:rsidR="00CF7892" w:rsidRPr="00DA231C" w:rsidRDefault="006A0E6B" w:rsidP="006A0E6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* The Mattocks activity cut-point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XR0b2NrczwvQXV0aG9yPjxZZWFyPjIwMDc8L1llYXI+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XR0b2NrczwvQXV0aG9yPjxZZWFyPjIwMDc8L1llYXI+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4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does not provide separate activity cut-points for SB and LPA.</w:t>
      </w:r>
    </w:p>
    <w:sectPr w:rsidR="00CF7892" w:rsidRPr="00DA231C" w:rsidSect="00A05FD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F8679E"/>
    <w:multiLevelType w:val="hybridMultilevel"/>
    <w:tmpl w:val="0F4AEC64"/>
    <w:lvl w:ilvl="0" w:tplc="AE604BCA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6D4A84"/>
    <w:multiLevelType w:val="hybridMultilevel"/>
    <w:tmpl w:val="E1BA45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3E1A22"/>
    <w:multiLevelType w:val="hybridMultilevel"/>
    <w:tmpl w:val="71728A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A6C5247"/>
    <w:multiLevelType w:val="hybridMultilevel"/>
    <w:tmpl w:val="7E2A86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E6F4896"/>
    <w:multiLevelType w:val="hybridMultilevel"/>
    <w:tmpl w:val="A7E68C0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567B"/>
    <w:rsid w:val="00001997"/>
    <w:rsid w:val="000021D9"/>
    <w:rsid w:val="00005804"/>
    <w:rsid w:val="000120F6"/>
    <w:rsid w:val="00013D44"/>
    <w:rsid w:val="00015755"/>
    <w:rsid w:val="00017A96"/>
    <w:rsid w:val="00021DD4"/>
    <w:rsid w:val="0002539B"/>
    <w:rsid w:val="0002644F"/>
    <w:rsid w:val="0002744C"/>
    <w:rsid w:val="000322EF"/>
    <w:rsid w:val="000370A6"/>
    <w:rsid w:val="0003728B"/>
    <w:rsid w:val="00037C27"/>
    <w:rsid w:val="00041376"/>
    <w:rsid w:val="0004316B"/>
    <w:rsid w:val="0005334F"/>
    <w:rsid w:val="00053E99"/>
    <w:rsid w:val="00054B06"/>
    <w:rsid w:val="00060D1F"/>
    <w:rsid w:val="00060FC6"/>
    <w:rsid w:val="000637CC"/>
    <w:rsid w:val="0007283B"/>
    <w:rsid w:val="00075920"/>
    <w:rsid w:val="00076F82"/>
    <w:rsid w:val="000824AD"/>
    <w:rsid w:val="00082CB3"/>
    <w:rsid w:val="00090E80"/>
    <w:rsid w:val="000915F7"/>
    <w:rsid w:val="00092099"/>
    <w:rsid w:val="00096F17"/>
    <w:rsid w:val="000A7187"/>
    <w:rsid w:val="000B231B"/>
    <w:rsid w:val="000B28AD"/>
    <w:rsid w:val="000B2D8E"/>
    <w:rsid w:val="000B3DF2"/>
    <w:rsid w:val="000B4B65"/>
    <w:rsid w:val="000B6E39"/>
    <w:rsid w:val="000C101B"/>
    <w:rsid w:val="000C5690"/>
    <w:rsid w:val="000C71F0"/>
    <w:rsid w:val="000D6ED4"/>
    <w:rsid w:val="000E51EA"/>
    <w:rsid w:val="000F0076"/>
    <w:rsid w:val="000F6C7B"/>
    <w:rsid w:val="000F7A0D"/>
    <w:rsid w:val="00102322"/>
    <w:rsid w:val="001036B5"/>
    <w:rsid w:val="00103839"/>
    <w:rsid w:val="0010618C"/>
    <w:rsid w:val="00107BA4"/>
    <w:rsid w:val="001129AF"/>
    <w:rsid w:val="00116BD3"/>
    <w:rsid w:val="001224B1"/>
    <w:rsid w:val="00123FAD"/>
    <w:rsid w:val="001255B7"/>
    <w:rsid w:val="00127D1E"/>
    <w:rsid w:val="00130047"/>
    <w:rsid w:val="00134EAC"/>
    <w:rsid w:val="00137D16"/>
    <w:rsid w:val="00142527"/>
    <w:rsid w:val="0014265B"/>
    <w:rsid w:val="0014277F"/>
    <w:rsid w:val="00143BEA"/>
    <w:rsid w:val="001478D1"/>
    <w:rsid w:val="00154056"/>
    <w:rsid w:val="001602F0"/>
    <w:rsid w:val="00163B40"/>
    <w:rsid w:val="001645C6"/>
    <w:rsid w:val="00165114"/>
    <w:rsid w:val="001725E0"/>
    <w:rsid w:val="00173B4D"/>
    <w:rsid w:val="00175DA0"/>
    <w:rsid w:val="001855C0"/>
    <w:rsid w:val="00191AE8"/>
    <w:rsid w:val="00193310"/>
    <w:rsid w:val="00193E8E"/>
    <w:rsid w:val="00193F95"/>
    <w:rsid w:val="001A05CB"/>
    <w:rsid w:val="001A05F3"/>
    <w:rsid w:val="001A2142"/>
    <w:rsid w:val="001A24E6"/>
    <w:rsid w:val="001B0A63"/>
    <w:rsid w:val="001B2AC4"/>
    <w:rsid w:val="001B3FEA"/>
    <w:rsid w:val="001C0349"/>
    <w:rsid w:val="001C1BC0"/>
    <w:rsid w:val="001C5D67"/>
    <w:rsid w:val="001C7430"/>
    <w:rsid w:val="001D1BB6"/>
    <w:rsid w:val="001D23EA"/>
    <w:rsid w:val="001D3E8B"/>
    <w:rsid w:val="001E02C7"/>
    <w:rsid w:val="001E514D"/>
    <w:rsid w:val="001E7131"/>
    <w:rsid w:val="001E742C"/>
    <w:rsid w:val="001F55FC"/>
    <w:rsid w:val="001F6B19"/>
    <w:rsid w:val="001F757F"/>
    <w:rsid w:val="001F7F37"/>
    <w:rsid w:val="002001D1"/>
    <w:rsid w:val="00203981"/>
    <w:rsid w:val="00204DA8"/>
    <w:rsid w:val="0020516A"/>
    <w:rsid w:val="0020792B"/>
    <w:rsid w:val="00210337"/>
    <w:rsid w:val="00212C02"/>
    <w:rsid w:val="00213F0E"/>
    <w:rsid w:val="002143DF"/>
    <w:rsid w:val="00216A69"/>
    <w:rsid w:val="00216D14"/>
    <w:rsid w:val="0022145A"/>
    <w:rsid w:val="00221474"/>
    <w:rsid w:val="002305F5"/>
    <w:rsid w:val="00231F56"/>
    <w:rsid w:val="00232B95"/>
    <w:rsid w:val="0023347D"/>
    <w:rsid w:val="00236A82"/>
    <w:rsid w:val="0024093F"/>
    <w:rsid w:val="00240C86"/>
    <w:rsid w:val="002410D9"/>
    <w:rsid w:val="002504B2"/>
    <w:rsid w:val="00250FFC"/>
    <w:rsid w:val="002531EF"/>
    <w:rsid w:val="00253E35"/>
    <w:rsid w:val="002549A5"/>
    <w:rsid w:val="0025673E"/>
    <w:rsid w:val="00261053"/>
    <w:rsid w:val="0026240B"/>
    <w:rsid w:val="00262419"/>
    <w:rsid w:val="002638BB"/>
    <w:rsid w:val="00265917"/>
    <w:rsid w:val="002666C3"/>
    <w:rsid w:val="002711E6"/>
    <w:rsid w:val="002719F8"/>
    <w:rsid w:val="002736A0"/>
    <w:rsid w:val="0027394B"/>
    <w:rsid w:val="00273F1B"/>
    <w:rsid w:val="00284190"/>
    <w:rsid w:val="00284A79"/>
    <w:rsid w:val="0029125D"/>
    <w:rsid w:val="00292FFE"/>
    <w:rsid w:val="00296C2A"/>
    <w:rsid w:val="002A0077"/>
    <w:rsid w:val="002A22CF"/>
    <w:rsid w:val="002B4A9D"/>
    <w:rsid w:val="002B7E0F"/>
    <w:rsid w:val="002C3607"/>
    <w:rsid w:val="002C5268"/>
    <w:rsid w:val="002D0C99"/>
    <w:rsid w:val="002E1047"/>
    <w:rsid w:val="002E654E"/>
    <w:rsid w:val="002E6707"/>
    <w:rsid w:val="002F0931"/>
    <w:rsid w:val="002F3040"/>
    <w:rsid w:val="002F63CF"/>
    <w:rsid w:val="002F66AC"/>
    <w:rsid w:val="00301C21"/>
    <w:rsid w:val="0030286A"/>
    <w:rsid w:val="003050BB"/>
    <w:rsid w:val="003056CA"/>
    <w:rsid w:val="003064DB"/>
    <w:rsid w:val="003111C7"/>
    <w:rsid w:val="0031133F"/>
    <w:rsid w:val="00312FCE"/>
    <w:rsid w:val="003155C8"/>
    <w:rsid w:val="00315E38"/>
    <w:rsid w:val="0032219F"/>
    <w:rsid w:val="003245AD"/>
    <w:rsid w:val="00324E84"/>
    <w:rsid w:val="00326F70"/>
    <w:rsid w:val="00327A63"/>
    <w:rsid w:val="00330EB2"/>
    <w:rsid w:val="003329CF"/>
    <w:rsid w:val="0033343D"/>
    <w:rsid w:val="00335028"/>
    <w:rsid w:val="003373F7"/>
    <w:rsid w:val="003506BE"/>
    <w:rsid w:val="003509B3"/>
    <w:rsid w:val="00353A1E"/>
    <w:rsid w:val="0035567B"/>
    <w:rsid w:val="003565E6"/>
    <w:rsid w:val="0036034C"/>
    <w:rsid w:val="003635E0"/>
    <w:rsid w:val="00373336"/>
    <w:rsid w:val="0037556D"/>
    <w:rsid w:val="00375758"/>
    <w:rsid w:val="0037781B"/>
    <w:rsid w:val="00383B9D"/>
    <w:rsid w:val="00383E19"/>
    <w:rsid w:val="003849A9"/>
    <w:rsid w:val="003923C6"/>
    <w:rsid w:val="003934F9"/>
    <w:rsid w:val="00397EEB"/>
    <w:rsid w:val="003A3F3C"/>
    <w:rsid w:val="003A49BF"/>
    <w:rsid w:val="003A5BE1"/>
    <w:rsid w:val="003A62E9"/>
    <w:rsid w:val="003A6308"/>
    <w:rsid w:val="003C0804"/>
    <w:rsid w:val="003C09B9"/>
    <w:rsid w:val="003C3160"/>
    <w:rsid w:val="003C6105"/>
    <w:rsid w:val="003C6387"/>
    <w:rsid w:val="003D4EFE"/>
    <w:rsid w:val="003D6279"/>
    <w:rsid w:val="003D7270"/>
    <w:rsid w:val="003E2F7F"/>
    <w:rsid w:val="003E69DF"/>
    <w:rsid w:val="003E7A0A"/>
    <w:rsid w:val="003F0287"/>
    <w:rsid w:val="003F5B0C"/>
    <w:rsid w:val="00401925"/>
    <w:rsid w:val="00401DA3"/>
    <w:rsid w:val="00410F8A"/>
    <w:rsid w:val="004146FE"/>
    <w:rsid w:val="0041568C"/>
    <w:rsid w:val="00417C1F"/>
    <w:rsid w:val="00422A67"/>
    <w:rsid w:val="00434830"/>
    <w:rsid w:val="004356AC"/>
    <w:rsid w:val="004423DC"/>
    <w:rsid w:val="004461AE"/>
    <w:rsid w:val="00455742"/>
    <w:rsid w:val="00460706"/>
    <w:rsid w:val="00463D77"/>
    <w:rsid w:val="00465647"/>
    <w:rsid w:val="004670A2"/>
    <w:rsid w:val="00467BC5"/>
    <w:rsid w:val="0047117A"/>
    <w:rsid w:val="00471C8C"/>
    <w:rsid w:val="004734D3"/>
    <w:rsid w:val="00474D12"/>
    <w:rsid w:val="00476583"/>
    <w:rsid w:val="00476750"/>
    <w:rsid w:val="00484254"/>
    <w:rsid w:val="004842D4"/>
    <w:rsid w:val="00484745"/>
    <w:rsid w:val="00484B14"/>
    <w:rsid w:val="004866D1"/>
    <w:rsid w:val="00486EDA"/>
    <w:rsid w:val="004915E0"/>
    <w:rsid w:val="00493B07"/>
    <w:rsid w:val="00495C39"/>
    <w:rsid w:val="004A16BC"/>
    <w:rsid w:val="004A51A6"/>
    <w:rsid w:val="004A6200"/>
    <w:rsid w:val="004A6AD3"/>
    <w:rsid w:val="004B09AC"/>
    <w:rsid w:val="004B1F74"/>
    <w:rsid w:val="004B704A"/>
    <w:rsid w:val="004B7264"/>
    <w:rsid w:val="004B7DC7"/>
    <w:rsid w:val="004C133C"/>
    <w:rsid w:val="004D336F"/>
    <w:rsid w:val="004D3ACC"/>
    <w:rsid w:val="004D6533"/>
    <w:rsid w:val="004D736A"/>
    <w:rsid w:val="004E112A"/>
    <w:rsid w:val="004E483F"/>
    <w:rsid w:val="004E4D47"/>
    <w:rsid w:val="004E4DF1"/>
    <w:rsid w:val="004E7AC2"/>
    <w:rsid w:val="004F14F9"/>
    <w:rsid w:val="004F4D3E"/>
    <w:rsid w:val="004F67A3"/>
    <w:rsid w:val="004F7046"/>
    <w:rsid w:val="004F7A7A"/>
    <w:rsid w:val="00502267"/>
    <w:rsid w:val="00505092"/>
    <w:rsid w:val="0050570C"/>
    <w:rsid w:val="00506477"/>
    <w:rsid w:val="00510201"/>
    <w:rsid w:val="005114E7"/>
    <w:rsid w:val="00511C26"/>
    <w:rsid w:val="00513EDF"/>
    <w:rsid w:val="005207EB"/>
    <w:rsid w:val="00520878"/>
    <w:rsid w:val="00521254"/>
    <w:rsid w:val="00525FCD"/>
    <w:rsid w:val="00530891"/>
    <w:rsid w:val="00531F90"/>
    <w:rsid w:val="0053340C"/>
    <w:rsid w:val="005506F0"/>
    <w:rsid w:val="00556794"/>
    <w:rsid w:val="0056088A"/>
    <w:rsid w:val="00561162"/>
    <w:rsid w:val="005624B9"/>
    <w:rsid w:val="00562BD5"/>
    <w:rsid w:val="005736F4"/>
    <w:rsid w:val="00573B7E"/>
    <w:rsid w:val="00573BAF"/>
    <w:rsid w:val="00573F42"/>
    <w:rsid w:val="005748A4"/>
    <w:rsid w:val="00583EBC"/>
    <w:rsid w:val="005854F2"/>
    <w:rsid w:val="005878C4"/>
    <w:rsid w:val="00590753"/>
    <w:rsid w:val="0059154D"/>
    <w:rsid w:val="005939F8"/>
    <w:rsid w:val="00595817"/>
    <w:rsid w:val="00595E3D"/>
    <w:rsid w:val="005A1F01"/>
    <w:rsid w:val="005A36A1"/>
    <w:rsid w:val="005A3702"/>
    <w:rsid w:val="005A38F7"/>
    <w:rsid w:val="005A4F68"/>
    <w:rsid w:val="005B16EB"/>
    <w:rsid w:val="005B2A07"/>
    <w:rsid w:val="005B43E9"/>
    <w:rsid w:val="005B53D2"/>
    <w:rsid w:val="005B77A9"/>
    <w:rsid w:val="005C158C"/>
    <w:rsid w:val="005C58D7"/>
    <w:rsid w:val="005C7378"/>
    <w:rsid w:val="005C78CF"/>
    <w:rsid w:val="005D0313"/>
    <w:rsid w:val="005D2119"/>
    <w:rsid w:val="005D4EA9"/>
    <w:rsid w:val="005D5281"/>
    <w:rsid w:val="005F09C7"/>
    <w:rsid w:val="005F1E7F"/>
    <w:rsid w:val="005F3CAD"/>
    <w:rsid w:val="005F3CFA"/>
    <w:rsid w:val="005F49E5"/>
    <w:rsid w:val="005F6488"/>
    <w:rsid w:val="00602144"/>
    <w:rsid w:val="0060503A"/>
    <w:rsid w:val="00605FA3"/>
    <w:rsid w:val="00610FF7"/>
    <w:rsid w:val="006126D3"/>
    <w:rsid w:val="00614AEE"/>
    <w:rsid w:val="006252D4"/>
    <w:rsid w:val="00626720"/>
    <w:rsid w:val="0063000B"/>
    <w:rsid w:val="00636012"/>
    <w:rsid w:val="00641AD2"/>
    <w:rsid w:val="00643315"/>
    <w:rsid w:val="00643418"/>
    <w:rsid w:val="00651F5E"/>
    <w:rsid w:val="0065410B"/>
    <w:rsid w:val="00665B98"/>
    <w:rsid w:val="006665B1"/>
    <w:rsid w:val="00674AE0"/>
    <w:rsid w:val="0067633D"/>
    <w:rsid w:val="00676610"/>
    <w:rsid w:val="006772A0"/>
    <w:rsid w:val="00677F28"/>
    <w:rsid w:val="00682919"/>
    <w:rsid w:val="00683094"/>
    <w:rsid w:val="00685349"/>
    <w:rsid w:val="00685692"/>
    <w:rsid w:val="00695F4B"/>
    <w:rsid w:val="006968E9"/>
    <w:rsid w:val="006A05C8"/>
    <w:rsid w:val="006A0E6B"/>
    <w:rsid w:val="006A41F8"/>
    <w:rsid w:val="006A477D"/>
    <w:rsid w:val="006A6B13"/>
    <w:rsid w:val="006A73D7"/>
    <w:rsid w:val="006B1578"/>
    <w:rsid w:val="006B3011"/>
    <w:rsid w:val="006B5895"/>
    <w:rsid w:val="006C5AED"/>
    <w:rsid w:val="006D64BF"/>
    <w:rsid w:val="006E33EB"/>
    <w:rsid w:val="006E3628"/>
    <w:rsid w:val="006E421A"/>
    <w:rsid w:val="006F1B51"/>
    <w:rsid w:val="006F4CA6"/>
    <w:rsid w:val="006F72A1"/>
    <w:rsid w:val="0070149B"/>
    <w:rsid w:val="00702181"/>
    <w:rsid w:val="007060B2"/>
    <w:rsid w:val="00721533"/>
    <w:rsid w:val="00722FFF"/>
    <w:rsid w:val="00724F25"/>
    <w:rsid w:val="00731426"/>
    <w:rsid w:val="00731684"/>
    <w:rsid w:val="00734694"/>
    <w:rsid w:val="007405B3"/>
    <w:rsid w:val="00740A9E"/>
    <w:rsid w:val="00740DDD"/>
    <w:rsid w:val="00742847"/>
    <w:rsid w:val="00746518"/>
    <w:rsid w:val="007468C5"/>
    <w:rsid w:val="00750E95"/>
    <w:rsid w:val="007510E4"/>
    <w:rsid w:val="00760D36"/>
    <w:rsid w:val="007628FB"/>
    <w:rsid w:val="00763F6A"/>
    <w:rsid w:val="00767E86"/>
    <w:rsid w:val="00771030"/>
    <w:rsid w:val="00774586"/>
    <w:rsid w:val="00775535"/>
    <w:rsid w:val="0078114C"/>
    <w:rsid w:val="00783474"/>
    <w:rsid w:val="00783D06"/>
    <w:rsid w:val="00784327"/>
    <w:rsid w:val="007938F9"/>
    <w:rsid w:val="007A2975"/>
    <w:rsid w:val="007A3E0A"/>
    <w:rsid w:val="007A514E"/>
    <w:rsid w:val="007A7855"/>
    <w:rsid w:val="007B5876"/>
    <w:rsid w:val="007B7E8A"/>
    <w:rsid w:val="007C0916"/>
    <w:rsid w:val="007C2375"/>
    <w:rsid w:val="007C2AC1"/>
    <w:rsid w:val="007C3DF1"/>
    <w:rsid w:val="007C4D0B"/>
    <w:rsid w:val="007C4E23"/>
    <w:rsid w:val="007C70C4"/>
    <w:rsid w:val="007D004E"/>
    <w:rsid w:val="007D0243"/>
    <w:rsid w:val="007D15EB"/>
    <w:rsid w:val="007D1F62"/>
    <w:rsid w:val="007D29F5"/>
    <w:rsid w:val="007D58B3"/>
    <w:rsid w:val="007D6062"/>
    <w:rsid w:val="007D6CFF"/>
    <w:rsid w:val="007D6E18"/>
    <w:rsid w:val="007E11A9"/>
    <w:rsid w:val="007E4F5F"/>
    <w:rsid w:val="007E5E57"/>
    <w:rsid w:val="007E6E43"/>
    <w:rsid w:val="007F044A"/>
    <w:rsid w:val="007F1152"/>
    <w:rsid w:val="007F2806"/>
    <w:rsid w:val="007F62AE"/>
    <w:rsid w:val="007F7317"/>
    <w:rsid w:val="0080184B"/>
    <w:rsid w:val="00802ECF"/>
    <w:rsid w:val="00804F2C"/>
    <w:rsid w:val="0080577F"/>
    <w:rsid w:val="00810A9C"/>
    <w:rsid w:val="00814D86"/>
    <w:rsid w:val="008150BD"/>
    <w:rsid w:val="00816E81"/>
    <w:rsid w:val="0082025D"/>
    <w:rsid w:val="008235A8"/>
    <w:rsid w:val="00824762"/>
    <w:rsid w:val="00824A03"/>
    <w:rsid w:val="00836015"/>
    <w:rsid w:val="00836632"/>
    <w:rsid w:val="008369E4"/>
    <w:rsid w:val="00842D64"/>
    <w:rsid w:val="00843A31"/>
    <w:rsid w:val="0084728E"/>
    <w:rsid w:val="00851157"/>
    <w:rsid w:val="00852D24"/>
    <w:rsid w:val="00855691"/>
    <w:rsid w:val="00855F95"/>
    <w:rsid w:val="0085730E"/>
    <w:rsid w:val="008616FF"/>
    <w:rsid w:val="00862303"/>
    <w:rsid w:val="00862395"/>
    <w:rsid w:val="008661B3"/>
    <w:rsid w:val="0087240A"/>
    <w:rsid w:val="00875934"/>
    <w:rsid w:val="00882E07"/>
    <w:rsid w:val="00885AED"/>
    <w:rsid w:val="00891832"/>
    <w:rsid w:val="00897774"/>
    <w:rsid w:val="008A26EE"/>
    <w:rsid w:val="008A3194"/>
    <w:rsid w:val="008A4F95"/>
    <w:rsid w:val="008B3367"/>
    <w:rsid w:val="008B3962"/>
    <w:rsid w:val="008B7489"/>
    <w:rsid w:val="008B7E1A"/>
    <w:rsid w:val="008C0289"/>
    <w:rsid w:val="008C54D9"/>
    <w:rsid w:val="008C5C33"/>
    <w:rsid w:val="008C69EF"/>
    <w:rsid w:val="008D415F"/>
    <w:rsid w:val="008D5C90"/>
    <w:rsid w:val="008D643E"/>
    <w:rsid w:val="008E0204"/>
    <w:rsid w:val="008E2631"/>
    <w:rsid w:val="008E4A0D"/>
    <w:rsid w:val="008F7508"/>
    <w:rsid w:val="008F7B35"/>
    <w:rsid w:val="009036A8"/>
    <w:rsid w:val="00906B22"/>
    <w:rsid w:val="0090736F"/>
    <w:rsid w:val="00907723"/>
    <w:rsid w:val="009107FA"/>
    <w:rsid w:val="0091090E"/>
    <w:rsid w:val="00912B5B"/>
    <w:rsid w:val="00921585"/>
    <w:rsid w:val="00930688"/>
    <w:rsid w:val="00930CB5"/>
    <w:rsid w:val="00936247"/>
    <w:rsid w:val="00936B04"/>
    <w:rsid w:val="00961F9B"/>
    <w:rsid w:val="00963AA9"/>
    <w:rsid w:val="00966FD8"/>
    <w:rsid w:val="00971233"/>
    <w:rsid w:val="009835D3"/>
    <w:rsid w:val="00990AFB"/>
    <w:rsid w:val="009930A5"/>
    <w:rsid w:val="00996E18"/>
    <w:rsid w:val="00997DCD"/>
    <w:rsid w:val="009A007A"/>
    <w:rsid w:val="009A2AC9"/>
    <w:rsid w:val="009A635E"/>
    <w:rsid w:val="009B0763"/>
    <w:rsid w:val="009B0D40"/>
    <w:rsid w:val="009B522F"/>
    <w:rsid w:val="009B68EE"/>
    <w:rsid w:val="009C0196"/>
    <w:rsid w:val="009C0FA5"/>
    <w:rsid w:val="009C10B0"/>
    <w:rsid w:val="009C1AD3"/>
    <w:rsid w:val="009C5176"/>
    <w:rsid w:val="009D35A0"/>
    <w:rsid w:val="009D4DDE"/>
    <w:rsid w:val="009E5467"/>
    <w:rsid w:val="00A03C78"/>
    <w:rsid w:val="00A0556C"/>
    <w:rsid w:val="00A05FD4"/>
    <w:rsid w:val="00A13C9F"/>
    <w:rsid w:val="00A13FF1"/>
    <w:rsid w:val="00A15ED1"/>
    <w:rsid w:val="00A2103F"/>
    <w:rsid w:val="00A217B4"/>
    <w:rsid w:val="00A237C6"/>
    <w:rsid w:val="00A321CA"/>
    <w:rsid w:val="00A3530E"/>
    <w:rsid w:val="00A353D2"/>
    <w:rsid w:val="00A36D9B"/>
    <w:rsid w:val="00A4057B"/>
    <w:rsid w:val="00A42745"/>
    <w:rsid w:val="00A43113"/>
    <w:rsid w:val="00A43477"/>
    <w:rsid w:val="00A47C8A"/>
    <w:rsid w:val="00A51222"/>
    <w:rsid w:val="00A529E3"/>
    <w:rsid w:val="00A534F8"/>
    <w:rsid w:val="00A569AA"/>
    <w:rsid w:val="00A56CEA"/>
    <w:rsid w:val="00A6595C"/>
    <w:rsid w:val="00A6691D"/>
    <w:rsid w:val="00A70C6C"/>
    <w:rsid w:val="00A71D88"/>
    <w:rsid w:val="00A737F3"/>
    <w:rsid w:val="00A75F79"/>
    <w:rsid w:val="00A77EBC"/>
    <w:rsid w:val="00A844E5"/>
    <w:rsid w:val="00A845FA"/>
    <w:rsid w:val="00A84F31"/>
    <w:rsid w:val="00A904C5"/>
    <w:rsid w:val="00A92D8E"/>
    <w:rsid w:val="00AA76D7"/>
    <w:rsid w:val="00AB0AF9"/>
    <w:rsid w:val="00AB4B15"/>
    <w:rsid w:val="00AB73FC"/>
    <w:rsid w:val="00AC03B4"/>
    <w:rsid w:val="00AC1E91"/>
    <w:rsid w:val="00AC360B"/>
    <w:rsid w:val="00AC3D38"/>
    <w:rsid w:val="00AC444D"/>
    <w:rsid w:val="00AC753E"/>
    <w:rsid w:val="00AD0A15"/>
    <w:rsid w:val="00AD67C4"/>
    <w:rsid w:val="00AD7A70"/>
    <w:rsid w:val="00AD7F1C"/>
    <w:rsid w:val="00AE078E"/>
    <w:rsid w:val="00AE2EAA"/>
    <w:rsid w:val="00AE6126"/>
    <w:rsid w:val="00AE65A8"/>
    <w:rsid w:val="00AF2ED2"/>
    <w:rsid w:val="00AF3076"/>
    <w:rsid w:val="00AF3EAB"/>
    <w:rsid w:val="00AF78AC"/>
    <w:rsid w:val="00B0438C"/>
    <w:rsid w:val="00B04F37"/>
    <w:rsid w:val="00B06FF2"/>
    <w:rsid w:val="00B073A9"/>
    <w:rsid w:val="00B115C9"/>
    <w:rsid w:val="00B16236"/>
    <w:rsid w:val="00B16301"/>
    <w:rsid w:val="00B16F0D"/>
    <w:rsid w:val="00B2077E"/>
    <w:rsid w:val="00B20DFD"/>
    <w:rsid w:val="00B25C5C"/>
    <w:rsid w:val="00B31C5C"/>
    <w:rsid w:val="00B3208A"/>
    <w:rsid w:val="00B3308D"/>
    <w:rsid w:val="00B366A9"/>
    <w:rsid w:val="00B36D09"/>
    <w:rsid w:val="00B370E3"/>
    <w:rsid w:val="00B42884"/>
    <w:rsid w:val="00B438AA"/>
    <w:rsid w:val="00B4549D"/>
    <w:rsid w:val="00B4669A"/>
    <w:rsid w:val="00B5799C"/>
    <w:rsid w:val="00B57A6E"/>
    <w:rsid w:val="00B6295C"/>
    <w:rsid w:val="00B67B47"/>
    <w:rsid w:val="00B70645"/>
    <w:rsid w:val="00B73D87"/>
    <w:rsid w:val="00B74C61"/>
    <w:rsid w:val="00B80CFA"/>
    <w:rsid w:val="00B83323"/>
    <w:rsid w:val="00B91258"/>
    <w:rsid w:val="00B961A2"/>
    <w:rsid w:val="00BA1A40"/>
    <w:rsid w:val="00BA6233"/>
    <w:rsid w:val="00BA7A0D"/>
    <w:rsid w:val="00BB034C"/>
    <w:rsid w:val="00BB0463"/>
    <w:rsid w:val="00BB4054"/>
    <w:rsid w:val="00BB7B93"/>
    <w:rsid w:val="00BC098A"/>
    <w:rsid w:val="00BC3D46"/>
    <w:rsid w:val="00BD16B9"/>
    <w:rsid w:val="00BD4833"/>
    <w:rsid w:val="00BD6728"/>
    <w:rsid w:val="00BE044A"/>
    <w:rsid w:val="00BF04E2"/>
    <w:rsid w:val="00BF11E2"/>
    <w:rsid w:val="00BF17A3"/>
    <w:rsid w:val="00BF3274"/>
    <w:rsid w:val="00BF6320"/>
    <w:rsid w:val="00BF73D1"/>
    <w:rsid w:val="00BF7C17"/>
    <w:rsid w:val="00C013EC"/>
    <w:rsid w:val="00C042D9"/>
    <w:rsid w:val="00C109BB"/>
    <w:rsid w:val="00C11F8B"/>
    <w:rsid w:val="00C222BA"/>
    <w:rsid w:val="00C24F8E"/>
    <w:rsid w:val="00C255DA"/>
    <w:rsid w:val="00C26506"/>
    <w:rsid w:val="00C330BB"/>
    <w:rsid w:val="00C33FF4"/>
    <w:rsid w:val="00C36E3E"/>
    <w:rsid w:val="00C457F2"/>
    <w:rsid w:val="00C50081"/>
    <w:rsid w:val="00C53863"/>
    <w:rsid w:val="00C54BE6"/>
    <w:rsid w:val="00C5551C"/>
    <w:rsid w:val="00C60C5D"/>
    <w:rsid w:val="00C6490F"/>
    <w:rsid w:val="00C66265"/>
    <w:rsid w:val="00C7324B"/>
    <w:rsid w:val="00C73475"/>
    <w:rsid w:val="00C74841"/>
    <w:rsid w:val="00C75295"/>
    <w:rsid w:val="00C77EE9"/>
    <w:rsid w:val="00C80717"/>
    <w:rsid w:val="00C82374"/>
    <w:rsid w:val="00C8261C"/>
    <w:rsid w:val="00C82B40"/>
    <w:rsid w:val="00C858A1"/>
    <w:rsid w:val="00C91915"/>
    <w:rsid w:val="00C92792"/>
    <w:rsid w:val="00C935A1"/>
    <w:rsid w:val="00C94E6F"/>
    <w:rsid w:val="00C9646D"/>
    <w:rsid w:val="00CA40F6"/>
    <w:rsid w:val="00CA58A8"/>
    <w:rsid w:val="00CA65DD"/>
    <w:rsid w:val="00CB1641"/>
    <w:rsid w:val="00CB301D"/>
    <w:rsid w:val="00CB3397"/>
    <w:rsid w:val="00CB53AD"/>
    <w:rsid w:val="00CB5404"/>
    <w:rsid w:val="00CC011F"/>
    <w:rsid w:val="00CC4558"/>
    <w:rsid w:val="00CC4CDC"/>
    <w:rsid w:val="00CD284D"/>
    <w:rsid w:val="00CD62D4"/>
    <w:rsid w:val="00CE225E"/>
    <w:rsid w:val="00CE2280"/>
    <w:rsid w:val="00CE3C3D"/>
    <w:rsid w:val="00CE7184"/>
    <w:rsid w:val="00CF0A2F"/>
    <w:rsid w:val="00CF12AC"/>
    <w:rsid w:val="00CF1B0F"/>
    <w:rsid w:val="00CF25CE"/>
    <w:rsid w:val="00CF29E1"/>
    <w:rsid w:val="00CF2A26"/>
    <w:rsid w:val="00CF5F1E"/>
    <w:rsid w:val="00CF7892"/>
    <w:rsid w:val="00D00FE6"/>
    <w:rsid w:val="00D0264F"/>
    <w:rsid w:val="00D04DBF"/>
    <w:rsid w:val="00D07E2F"/>
    <w:rsid w:val="00D11845"/>
    <w:rsid w:val="00D12CDD"/>
    <w:rsid w:val="00D43A46"/>
    <w:rsid w:val="00D44FFD"/>
    <w:rsid w:val="00D50B16"/>
    <w:rsid w:val="00D541D1"/>
    <w:rsid w:val="00D54313"/>
    <w:rsid w:val="00D54E14"/>
    <w:rsid w:val="00D55A61"/>
    <w:rsid w:val="00D61849"/>
    <w:rsid w:val="00D661BD"/>
    <w:rsid w:val="00D73E66"/>
    <w:rsid w:val="00D754D7"/>
    <w:rsid w:val="00D766DE"/>
    <w:rsid w:val="00D80FBF"/>
    <w:rsid w:val="00D81278"/>
    <w:rsid w:val="00D815BD"/>
    <w:rsid w:val="00D817C6"/>
    <w:rsid w:val="00D823C7"/>
    <w:rsid w:val="00D8513E"/>
    <w:rsid w:val="00D853F5"/>
    <w:rsid w:val="00D86A9A"/>
    <w:rsid w:val="00D86CEF"/>
    <w:rsid w:val="00D90317"/>
    <w:rsid w:val="00D91769"/>
    <w:rsid w:val="00D9283B"/>
    <w:rsid w:val="00DA1BAD"/>
    <w:rsid w:val="00DA231C"/>
    <w:rsid w:val="00DA6590"/>
    <w:rsid w:val="00DB2D23"/>
    <w:rsid w:val="00DB3FD5"/>
    <w:rsid w:val="00DB4447"/>
    <w:rsid w:val="00DC0A8D"/>
    <w:rsid w:val="00DC32B7"/>
    <w:rsid w:val="00DC7067"/>
    <w:rsid w:val="00DD00C5"/>
    <w:rsid w:val="00DD0EDD"/>
    <w:rsid w:val="00DD1FDD"/>
    <w:rsid w:val="00DD5D90"/>
    <w:rsid w:val="00DD77B7"/>
    <w:rsid w:val="00DE14B9"/>
    <w:rsid w:val="00DE4A12"/>
    <w:rsid w:val="00DE5956"/>
    <w:rsid w:val="00DF300F"/>
    <w:rsid w:val="00DF31B3"/>
    <w:rsid w:val="00DF3284"/>
    <w:rsid w:val="00DF567A"/>
    <w:rsid w:val="00DF673A"/>
    <w:rsid w:val="00DF689B"/>
    <w:rsid w:val="00DF7714"/>
    <w:rsid w:val="00DF7C81"/>
    <w:rsid w:val="00DF7DAD"/>
    <w:rsid w:val="00E016D4"/>
    <w:rsid w:val="00E01D64"/>
    <w:rsid w:val="00E02287"/>
    <w:rsid w:val="00E07D10"/>
    <w:rsid w:val="00E10191"/>
    <w:rsid w:val="00E1153F"/>
    <w:rsid w:val="00E1330F"/>
    <w:rsid w:val="00E176E1"/>
    <w:rsid w:val="00E2478B"/>
    <w:rsid w:val="00E26D7E"/>
    <w:rsid w:val="00E31FA3"/>
    <w:rsid w:val="00E347B5"/>
    <w:rsid w:val="00E35299"/>
    <w:rsid w:val="00E37391"/>
    <w:rsid w:val="00E4283E"/>
    <w:rsid w:val="00E45617"/>
    <w:rsid w:val="00E51C52"/>
    <w:rsid w:val="00E57097"/>
    <w:rsid w:val="00E570D2"/>
    <w:rsid w:val="00E57B01"/>
    <w:rsid w:val="00E61B92"/>
    <w:rsid w:val="00E61C1D"/>
    <w:rsid w:val="00E638EA"/>
    <w:rsid w:val="00E63DB6"/>
    <w:rsid w:val="00E672EB"/>
    <w:rsid w:val="00E81DA3"/>
    <w:rsid w:val="00E83BA6"/>
    <w:rsid w:val="00E86E7A"/>
    <w:rsid w:val="00E904E3"/>
    <w:rsid w:val="00E9203F"/>
    <w:rsid w:val="00E93530"/>
    <w:rsid w:val="00E95ECF"/>
    <w:rsid w:val="00EA1502"/>
    <w:rsid w:val="00EA1649"/>
    <w:rsid w:val="00EA2285"/>
    <w:rsid w:val="00EA490B"/>
    <w:rsid w:val="00EA6798"/>
    <w:rsid w:val="00EA7F9E"/>
    <w:rsid w:val="00EB2743"/>
    <w:rsid w:val="00EB495E"/>
    <w:rsid w:val="00EC2221"/>
    <w:rsid w:val="00EC2AD4"/>
    <w:rsid w:val="00EC4941"/>
    <w:rsid w:val="00EC5E47"/>
    <w:rsid w:val="00EC736A"/>
    <w:rsid w:val="00EC78A9"/>
    <w:rsid w:val="00EC7909"/>
    <w:rsid w:val="00ED1ADA"/>
    <w:rsid w:val="00ED350E"/>
    <w:rsid w:val="00ED54CC"/>
    <w:rsid w:val="00ED70A5"/>
    <w:rsid w:val="00EE0A15"/>
    <w:rsid w:val="00EE29B5"/>
    <w:rsid w:val="00EE5174"/>
    <w:rsid w:val="00EE7021"/>
    <w:rsid w:val="00EE7A06"/>
    <w:rsid w:val="00EF24F4"/>
    <w:rsid w:val="00EF26D6"/>
    <w:rsid w:val="00F04295"/>
    <w:rsid w:val="00F07688"/>
    <w:rsid w:val="00F111F2"/>
    <w:rsid w:val="00F15FD8"/>
    <w:rsid w:val="00F16F30"/>
    <w:rsid w:val="00F1792C"/>
    <w:rsid w:val="00F2127A"/>
    <w:rsid w:val="00F229A2"/>
    <w:rsid w:val="00F2723B"/>
    <w:rsid w:val="00F32EDF"/>
    <w:rsid w:val="00F41A46"/>
    <w:rsid w:val="00F4590A"/>
    <w:rsid w:val="00F46114"/>
    <w:rsid w:val="00F513CB"/>
    <w:rsid w:val="00F51EC9"/>
    <w:rsid w:val="00F5343F"/>
    <w:rsid w:val="00F54925"/>
    <w:rsid w:val="00F61B80"/>
    <w:rsid w:val="00F62460"/>
    <w:rsid w:val="00F6338A"/>
    <w:rsid w:val="00F654EA"/>
    <w:rsid w:val="00F677AA"/>
    <w:rsid w:val="00F71CA6"/>
    <w:rsid w:val="00F72E4F"/>
    <w:rsid w:val="00F74A72"/>
    <w:rsid w:val="00F8096B"/>
    <w:rsid w:val="00F80CF5"/>
    <w:rsid w:val="00F877D2"/>
    <w:rsid w:val="00F90717"/>
    <w:rsid w:val="00F9168E"/>
    <w:rsid w:val="00F91919"/>
    <w:rsid w:val="00F92666"/>
    <w:rsid w:val="00F941ED"/>
    <w:rsid w:val="00F94428"/>
    <w:rsid w:val="00F966AE"/>
    <w:rsid w:val="00F97050"/>
    <w:rsid w:val="00F9734F"/>
    <w:rsid w:val="00FA3413"/>
    <w:rsid w:val="00FA558E"/>
    <w:rsid w:val="00FA63B4"/>
    <w:rsid w:val="00FA6B73"/>
    <w:rsid w:val="00FB0E4A"/>
    <w:rsid w:val="00FB5AF8"/>
    <w:rsid w:val="00FB7952"/>
    <w:rsid w:val="00FC238D"/>
    <w:rsid w:val="00FC343A"/>
    <w:rsid w:val="00FC6F5F"/>
    <w:rsid w:val="00FC7E21"/>
    <w:rsid w:val="00FD4830"/>
    <w:rsid w:val="00FD4BB4"/>
    <w:rsid w:val="00FD7A99"/>
    <w:rsid w:val="00FD7BB7"/>
    <w:rsid w:val="00FE1718"/>
    <w:rsid w:val="00FE1956"/>
    <w:rsid w:val="00FE4DBE"/>
    <w:rsid w:val="00FF2189"/>
    <w:rsid w:val="00FF6543"/>
    <w:rsid w:val="00FF71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8181BC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67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5567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3556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5567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67B"/>
  </w:style>
  <w:style w:type="character" w:styleId="PageNumber">
    <w:name w:val="page number"/>
    <w:basedOn w:val="DefaultParagraphFont"/>
    <w:uiPriority w:val="99"/>
    <w:semiHidden/>
    <w:unhideWhenUsed/>
    <w:rsid w:val="0035567B"/>
  </w:style>
  <w:style w:type="character" w:styleId="CommentReference">
    <w:name w:val="annotation reference"/>
    <w:basedOn w:val="DefaultParagraphFont"/>
    <w:uiPriority w:val="99"/>
    <w:semiHidden/>
    <w:unhideWhenUsed/>
    <w:rsid w:val="0035567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5567B"/>
  </w:style>
  <w:style w:type="character" w:customStyle="1" w:styleId="CommentTextChar">
    <w:name w:val="Comment Text Char"/>
    <w:basedOn w:val="DefaultParagraphFont"/>
    <w:link w:val="CommentText"/>
    <w:uiPriority w:val="99"/>
    <w:rsid w:val="0035567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67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6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56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567B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35567B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35567B"/>
    <w:pPr>
      <w:spacing w:line="480" w:lineRule="auto"/>
    </w:pPr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35567B"/>
  </w:style>
  <w:style w:type="character" w:styleId="Hyperlink">
    <w:name w:val="Hyperlink"/>
    <w:basedOn w:val="DefaultParagraphFont"/>
    <w:uiPriority w:val="99"/>
    <w:unhideWhenUsed/>
    <w:rsid w:val="0035567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67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5567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3556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5567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67B"/>
  </w:style>
  <w:style w:type="character" w:styleId="PageNumber">
    <w:name w:val="page number"/>
    <w:basedOn w:val="DefaultParagraphFont"/>
    <w:uiPriority w:val="99"/>
    <w:semiHidden/>
    <w:unhideWhenUsed/>
    <w:rsid w:val="0035567B"/>
  </w:style>
  <w:style w:type="character" w:styleId="CommentReference">
    <w:name w:val="annotation reference"/>
    <w:basedOn w:val="DefaultParagraphFont"/>
    <w:uiPriority w:val="99"/>
    <w:semiHidden/>
    <w:unhideWhenUsed/>
    <w:rsid w:val="0035567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5567B"/>
  </w:style>
  <w:style w:type="character" w:customStyle="1" w:styleId="CommentTextChar">
    <w:name w:val="Comment Text Char"/>
    <w:basedOn w:val="DefaultParagraphFont"/>
    <w:link w:val="CommentText"/>
    <w:uiPriority w:val="99"/>
    <w:rsid w:val="0035567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67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6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56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567B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35567B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35567B"/>
    <w:pPr>
      <w:spacing w:line="480" w:lineRule="auto"/>
    </w:pPr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35567B"/>
  </w:style>
  <w:style w:type="character" w:styleId="Hyperlink">
    <w:name w:val="Hyperlink"/>
    <w:basedOn w:val="DefaultParagraphFont"/>
    <w:uiPriority w:val="99"/>
    <w:unhideWhenUsed/>
    <w:rsid w:val="0035567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7</TotalTime>
  <Pages>6</Pages>
  <Words>1247</Words>
  <Characters>7108</Characters>
  <Application>Microsoft Macintosh Word</Application>
  <DocSecurity>0</DocSecurity>
  <Lines>59</Lines>
  <Paragraphs>16</Paragraphs>
  <ScaleCrop>false</ScaleCrop>
  <Company/>
  <LinksUpToDate>false</LinksUpToDate>
  <CharactersWithSpaces>83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banda</dc:creator>
  <cp:keywords/>
  <dc:description/>
  <cp:lastModifiedBy>jbanda</cp:lastModifiedBy>
  <cp:revision>407</cp:revision>
  <cp:lastPrinted>2015-07-24T23:14:00Z</cp:lastPrinted>
  <dcterms:created xsi:type="dcterms:W3CDTF">2015-01-05T20:50:00Z</dcterms:created>
  <dcterms:modified xsi:type="dcterms:W3CDTF">2015-09-05T22:37:00Z</dcterms:modified>
</cp:coreProperties>
</file>